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E7C8F" w14:textId="59B0FFD5" w:rsidR="001D2F05" w:rsidRDefault="001D2F05">
      <w:pPr>
        <w:spacing w:line="259" w:lineRule="auto"/>
        <w:rPr>
          <w:rFonts w:ascii="TimesNewRomanPSMT" w:hAnsi="TimesNewRomanPSMT" w:cs="TimesNewRomanPSMT"/>
          <w:sz w:val="24"/>
          <w:szCs w:val="24"/>
        </w:rPr>
      </w:pPr>
      <w:r>
        <w:rPr>
          <w:rFonts w:ascii="TimesNewRomanPSMT" w:hAnsi="TimesNewRomanPSMT" w:cs="TimesNewRomanPSMT"/>
          <w:sz w:val="24"/>
          <w:szCs w:val="24"/>
        </w:rPr>
        <w:br w:type="page"/>
      </w:r>
    </w:p>
    <w:p w14:paraId="7653775A" w14:textId="77777777" w:rsidR="00E96ED7" w:rsidRDefault="00E96ED7">
      <w:pPr>
        <w:spacing w:line="259" w:lineRule="auto"/>
        <w:rPr>
          <w:rFonts w:ascii="TimesNewRomanPSMT" w:hAnsi="TimesNewRomanPSMT" w:cs="TimesNewRomanPSMT"/>
          <w:sz w:val="24"/>
          <w:szCs w:val="24"/>
        </w:rPr>
      </w:pPr>
    </w:p>
    <w:p w14:paraId="0AF92EC6" w14:textId="77777777" w:rsidR="009D5AA4" w:rsidRDefault="009D5AA4" w:rsidP="009D5AA4">
      <w:pPr>
        <w:autoSpaceDE w:val="0"/>
        <w:autoSpaceDN w:val="0"/>
        <w:adjustRightInd w:val="0"/>
        <w:spacing w:after="0" w:line="240" w:lineRule="auto"/>
        <w:rPr>
          <w:rFonts w:ascii="TimesNewRomanPSMT" w:hAnsi="TimesNewRomanPSMT" w:cs="TimesNewRomanPSMT"/>
          <w:sz w:val="24"/>
          <w:szCs w:val="24"/>
        </w:rPr>
      </w:pPr>
    </w:p>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0D6E4094" w14:textId="7925A87A" w:rsidR="00EE247A"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957619" w:history="1">
            <w:r w:rsidR="00EE247A" w:rsidRPr="00527DBC">
              <w:rPr>
                <w:rStyle w:val="Hyperlink"/>
                <w:noProof/>
              </w:rPr>
              <w:t>1</w:t>
            </w:r>
            <w:r w:rsidR="00EE247A">
              <w:rPr>
                <w:rFonts w:asciiTheme="minorHAnsi" w:eastAsiaTheme="minorEastAsia" w:hAnsiTheme="minorHAnsi"/>
                <w:noProof/>
                <w:lang w:eastAsia="de-DE"/>
              </w:rPr>
              <w:tab/>
            </w:r>
            <w:r w:rsidR="00EE247A" w:rsidRPr="00527DBC">
              <w:rPr>
                <w:rStyle w:val="Hyperlink"/>
                <w:noProof/>
              </w:rPr>
              <w:t>Einführung</w:t>
            </w:r>
            <w:r w:rsidR="00EE247A">
              <w:rPr>
                <w:noProof/>
                <w:webHidden/>
              </w:rPr>
              <w:tab/>
            </w:r>
            <w:r w:rsidR="00EE247A">
              <w:rPr>
                <w:noProof/>
                <w:webHidden/>
              </w:rPr>
              <w:fldChar w:fldCharType="begin"/>
            </w:r>
            <w:r w:rsidR="00EE247A">
              <w:rPr>
                <w:noProof/>
                <w:webHidden/>
              </w:rPr>
              <w:instrText xml:space="preserve"> PAGEREF _Toc522957619 \h </w:instrText>
            </w:r>
            <w:r w:rsidR="00EE247A">
              <w:rPr>
                <w:noProof/>
                <w:webHidden/>
              </w:rPr>
            </w:r>
            <w:r w:rsidR="00EE247A">
              <w:rPr>
                <w:noProof/>
                <w:webHidden/>
              </w:rPr>
              <w:fldChar w:fldCharType="separate"/>
            </w:r>
            <w:r w:rsidR="001D0ED7">
              <w:rPr>
                <w:noProof/>
                <w:webHidden/>
              </w:rPr>
              <w:t>4</w:t>
            </w:r>
            <w:r w:rsidR="00EE247A">
              <w:rPr>
                <w:noProof/>
                <w:webHidden/>
              </w:rPr>
              <w:fldChar w:fldCharType="end"/>
            </w:r>
          </w:hyperlink>
        </w:p>
        <w:p w14:paraId="59B015C7" w14:textId="106FA42F"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0" w:history="1">
            <w:r w:rsidRPr="00527DBC">
              <w:rPr>
                <w:rStyle w:val="Hyperlink"/>
                <w:noProof/>
              </w:rPr>
              <w:t>1.1</w:t>
            </w:r>
            <w:r>
              <w:rPr>
                <w:rFonts w:asciiTheme="minorHAnsi" w:eastAsiaTheme="minorEastAsia" w:hAnsiTheme="minorHAnsi"/>
                <w:noProof/>
                <w:lang w:eastAsia="de-DE"/>
              </w:rPr>
              <w:tab/>
            </w:r>
            <w:r w:rsidRPr="00527DBC">
              <w:rPr>
                <w:rStyle w:val="Hyperlink"/>
                <w:noProof/>
              </w:rPr>
              <w:t>Was ist Kaggle</w:t>
            </w:r>
            <w:r>
              <w:rPr>
                <w:noProof/>
                <w:webHidden/>
              </w:rPr>
              <w:tab/>
            </w:r>
            <w:r>
              <w:rPr>
                <w:noProof/>
                <w:webHidden/>
              </w:rPr>
              <w:fldChar w:fldCharType="begin"/>
            </w:r>
            <w:r>
              <w:rPr>
                <w:noProof/>
                <w:webHidden/>
              </w:rPr>
              <w:instrText xml:space="preserve"> PAGEREF _Toc522957620 \h </w:instrText>
            </w:r>
            <w:r>
              <w:rPr>
                <w:noProof/>
                <w:webHidden/>
              </w:rPr>
            </w:r>
            <w:r>
              <w:rPr>
                <w:noProof/>
                <w:webHidden/>
              </w:rPr>
              <w:fldChar w:fldCharType="separate"/>
            </w:r>
            <w:r w:rsidR="001D0ED7">
              <w:rPr>
                <w:noProof/>
                <w:webHidden/>
              </w:rPr>
              <w:t>4</w:t>
            </w:r>
            <w:r>
              <w:rPr>
                <w:noProof/>
                <w:webHidden/>
              </w:rPr>
              <w:fldChar w:fldCharType="end"/>
            </w:r>
          </w:hyperlink>
        </w:p>
        <w:p w14:paraId="53404CFB" w14:textId="0FED1502"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1" w:history="1">
            <w:r w:rsidRPr="00527DBC">
              <w:rPr>
                <w:rStyle w:val="Hyperlink"/>
                <w:noProof/>
              </w:rPr>
              <w:t>1.2</w:t>
            </w:r>
            <w:r>
              <w:rPr>
                <w:rFonts w:asciiTheme="minorHAnsi" w:eastAsiaTheme="minorEastAsia" w:hAnsiTheme="minorHAnsi"/>
                <w:noProof/>
                <w:lang w:eastAsia="de-DE"/>
              </w:rPr>
              <w:tab/>
            </w:r>
            <w:r w:rsidRPr="00527DBC">
              <w:rPr>
                <w:rStyle w:val="Hyperlink"/>
                <w:noProof/>
              </w:rPr>
              <w:t>Was ist die Winton Stock Market Challenge</w:t>
            </w:r>
            <w:r>
              <w:rPr>
                <w:noProof/>
                <w:webHidden/>
              </w:rPr>
              <w:tab/>
            </w:r>
            <w:r>
              <w:rPr>
                <w:noProof/>
                <w:webHidden/>
              </w:rPr>
              <w:fldChar w:fldCharType="begin"/>
            </w:r>
            <w:r>
              <w:rPr>
                <w:noProof/>
                <w:webHidden/>
              </w:rPr>
              <w:instrText xml:space="preserve"> PAGEREF _Toc522957621 \h </w:instrText>
            </w:r>
            <w:r>
              <w:rPr>
                <w:noProof/>
                <w:webHidden/>
              </w:rPr>
            </w:r>
            <w:r>
              <w:rPr>
                <w:noProof/>
                <w:webHidden/>
              </w:rPr>
              <w:fldChar w:fldCharType="separate"/>
            </w:r>
            <w:r w:rsidR="001D0ED7">
              <w:rPr>
                <w:noProof/>
                <w:webHidden/>
              </w:rPr>
              <w:t>5</w:t>
            </w:r>
            <w:r>
              <w:rPr>
                <w:noProof/>
                <w:webHidden/>
              </w:rPr>
              <w:fldChar w:fldCharType="end"/>
            </w:r>
          </w:hyperlink>
        </w:p>
        <w:p w14:paraId="64D62348" w14:textId="13F51CBA"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2" w:history="1">
            <w:r w:rsidRPr="00527DBC">
              <w:rPr>
                <w:rStyle w:val="Hyperlink"/>
                <w:noProof/>
              </w:rPr>
              <w:t>1.3</w:t>
            </w:r>
            <w:r>
              <w:rPr>
                <w:rFonts w:asciiTheme="minorHAnsi" w:eastAsiaTheme="minorEastAsia" w:hAnsiTheme="minorHAnsi"/>
                <w:noProof/>
                <w:lang w:eastAsia="de-DE"/>
              </w:rPr>
              <w:tab/>
            </w:r>
            <w:r w:rsidRPr="00527DBC">
              <w:rPr>
                <w:rStyle w:val="Hyperlink"/>
                <w:noProof/>
              </w:rPr>
              <w:t>Was ist die Forschungslücke</w:t>
            </w:r>
            <w:r>
              <w:rPr>
                <w:noProof/>
                <w:webHidden/>
              </w:rPr>
              <w:tab/>
            </w:r>
            <w:r>
              <w:rPr>
                <w:noProof/>
                <w:webHidden/>
              </w:rPr>
              <w:fldChar w:fldCharType="begin"/>
            </w:r>
            <w:r>
              <w:rPr>
                <w:noProof/>
                <w:webHidden/>
              </w:rPr>
              <w:instrText xml:space="preserve"> PAGEREF _Toc522957622 \h </w:instrText>
            </w:r>
            <w:r>
              <w:rPr>
                <w:noProof/>
                <w:webHidden/>
              </w:rPr>
            </w:r>
            <w:r>
              <w:rPr>
                <w:noProof/>
                <w:webHidden/>
              </w:rPr>
              <w:fldChar w:fldCharType="separate"/>
            </w:r>
            <w:r w:rsidR="001D0ED7">
              <w:rPr>
                <w:noProof/>
                <w:webHidden/>
              </w:rPr>
              <w:t>7</w:t>
            </w:r>
            <w:r>
              <w:rPr>
                <w:noProof/>
                <w:webHidden/>
              </w:rPr>
              <w:fldChar w:fldCharType="end"/>
            </w:r>
          </w:hyperlink>
        </w:p>
        <w:p w14:paraId="061462CB" w14:textId="03EDDED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3" w:history="1">
            <w:r w:rsidRPr="00527DBC">
              <w:rPr>
                <w:rStyle w:val="Hyperlink"/>
                <w:noProof/>
              </w:rPr>
              <w:t>1.4</w:t>
            </w:r>
            <w:r>
              <w:rPr>
                <w:rFonts w:asciiTheme="minorHAnsi" w:eastAsiaTheme="minorEastAsia" w:hAnsiTheme="minorHAnsi"/>
                <w:noProof/>
                <w:lang w:eastAsia="de-DE"/>
              </w:rPr>
              <w:tab/>
            </w:r>
            <w:r w:rsidRPr="00527DBC">
              <w:rPr>
                <w:rStyle w:val="Hyperlink"/>
                <w:noProof/>
              </w:rPr>
              <w:t>Verwendete Software</w:t>
            </w:r>
            <w:r>
              <w:rPr>
                <w:noProof/>
                <w:webHidden/>
              </w:rPr>
              <w:tab/>
            </w:r>
            <w:r>
              <w:rPr>
                <w:noProof/>
                <w:webHidden/>
              </w:rPr>
              <w:fldChar w:fldCharType="begin"/>
            </w:r>
            <w:r>
              <w:rPr>
                <w:noProof/>
                <w:webHidden/>
              </w:rPr>
              <w:instrText xml:space="preserve"> PAGEREF _Toc522957623 \h </w:instrText>
            </w:r>
            <w:r>
              <w:rPr>
                <w:noProof/>
                <w:webHidden/>
              </w:rPr>
            </w:r>
            <w:r>
              <w:rPr>
                <w:noProof/>
                <w:webHidden/>
              </w:rPr>
              <w:fldChar w:fldCharType="separate"/>
            </w:r>
            <w:r w:rsidR="001D0ED7">
              <w:rPr>
                <w:noProof/>
                <w:webHidden/>
              </w:rPr>
              <w:t>8</w:t>
            </w:r>
            <w:r>
              <w:rPr>
                <w:noProof/>
                <w:webHidden/>
              </w:rPr>
              <w:fldChar w:fldCharType="end"/>
            </w:r>
          </w:hyperlink>
        </w:p>
        <w:p w14:paraId="571EACDC" w14:textId="752EAA47"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24" w:history="1">
            <w:r w:rsidRPr="00527DBC">
              <w:rPr>
                <w:rStyle w:val="Hyperlink"/>
                <w:noProof/>
              </w:rPr>
              <w:t>2</w:t>
            </w:r>
            <w:r>
              <w:rPr>
                <w:rFonts w:asciiTheme="minorHAnsi" w:eastAsiaTheme="minorEastAsia" w:hAnsiTheme="minorHAnsi"/>
                <w:noProof/>
                <w:lang w:eastAsia="de-DE"/>
              </w:rPr>
              <w:tab/>
            </w:r>
            <w:r w:rsidRPr="00527DBC">
              <w:rPr>
                <w:rStyle w:val="Hyperlink"/>
                <w:noProof/>
              </w:rPr>
              <w:t>Ein Blick auf die Daten</w:t>
            </w:r>
            <w:r>
              <w:rPr>
                <w:noProof/>
                <w:webHidden/>
              </w:rPr>
              <w:tab/>
            </w:r>
            <w:r>
              <w:rPr>
                <w:noProof/>
                <w:webHidden/>
              </w:rPr>
              <w:fldChar w:fldCharType="begin"/>
            </w:r>
            <w:r>
              <w:rPr>
                <w:noProof/>
                <w:webHidden/>
              </w:rPr>
              <w:instrText xml:space="preserve"> PAGEREF _Toc522957624 \h </w:instrText>
            </w:r>
            <w:r>
              <w:rPr>
                <w:noProof/>
                <w:webHidden/>
              </w:rPr>
            </w:r>
            <w:r>
              <w:rPr>
                <w:noProof/>
                <w:webHidden/>
              </w:rPr>
              <w:fldChar w:fldCharType="separate"/>
            </w:r>
            <w:r w:rsidR="001D0ED7">
              <w:rPr>
                <w:noProof/>
                <w:webHidden/>
              </w:rPr>
              <w:t>8</w:t>
            </w:r>
            <w:r>
              <w:rPr>
                <w:noProof/>
                <w:webHidden/>
              </w:rPr>
              <w:fldChar w:fldCharType="end"/>
            </w:r>
          </w:hyperlink>
        </w:p>
        <w:p w14:paraId="4EDA46B8" w14:textId="408B148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5" w:history="1">
            <w:r w:rsidRPr="00527DBC">
              <w:rPr>
                <w:rStyle w:val="Hyperlink"/>
                <w:noProof/>
              </w:rPr>
              <w:t>2.1</w:t>
            </w:r>
            <w:r>
              <w:rPr>
                <w:rFonts w:asciiTheme="minorHAnsi" w:eastAsiaTheme="minorEastAsia" w:hAnsiTheme="minorHAnsi"/>
                <w:noProof/>
                <w:lang w:eastAsia="de-DE"/>
              </w:rPr>
              <w:tab/>
            </w:r>
            <w:r w:rsidRPr="00527DBC">
              <w:rPr>
                <w:rStyle w:val="Hyperlink"/>
                <w:noProof/>
              </w:rPr>
              <w:t>Daten erklären</w:t>
            </w:r>
            <w:r>
              <w:rPr>
                <w:noProof/>
                <w:webHidden/>
              </w:rPr>
              <w:tab/>
            </w:r>
            <w:r>
              <w:rPr>
                <w:noProof/>
                <w:webHidden/>
              </w:rPr>
              <w:fldChar w:fldCharType="begin"/>
            </w:r>
            <w:r>
              <w:rPr>
                <w:noProof/>
                <w:webHidden/>
              </w:rPr>
              <w:instrText xml:space="preserve"> PAGEREF _Toc522957625 \h </w:instrText>
            </w:r>
            <w:r>
              <w:rPr>
                <w:noProof/>
                <w:webHidden/>
              </w:rPr>
            </w:r>
            <w:r>
              <w:rPr>
                <w:noProof/>
                <w:webHidden/>
              </w:rPr>
              <w:fldChar w:fldCharType="separate"/>
            </w:r>
            <w:r w:rsidR="001D0ED7">
              <w:rPr>
                <w:noProof/>
                <w:webHidden/>
              </w:rPr>
              <w:t>8</w:t>
            </w:r>
            <w:r>
              <w:rPr>
                <w:noProof/>
                <w:webHidden/>
              </w:rPr>
              <w:fldChar w:fldCharType="end"/>
            </w:r>
          </w:hyperlink>
        </w:p>
        <w:p w14:paraId="26D7CFAC" w14:textId="2076091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6" w:history="1">
            <w:r w:rsidRPr="00527DBC">
              <w:rPr>
                <w:rStyle w:val="Hyperlink"/>
                <w:noProof/>
              </w:rPr>
              <w:t>2.2</w:t>
            </w:r>
            <w:r>
              <w:rPr>
                <w:rFonts w:asciiTheme="minorHAnsi" w:eastAsiaTheme="minorEastAsia" w:hAnsiTheme="minorHAnsi"/>
                <w:noProof/>
                <w:lang w:eastAsia="de-DE"/>
              </w:rPr>
              <w:tab/>
            </w:r>
            <w:r w:rsidRPr="00527DBC">
              <w:rPr>
                <w:rStyle w:val="Hyperlink"/>
                <w:noProof/>
              </w:rPr>
              <w:t>EDA/Descriptive Statistik</w:t>
            </w:r>
            <w:r>
              <w:rPr>
                <w:noProof/>
                <w:webHidden/>
              </w:rPr>
              <w:tab/>
            </w:r>
            <w:r>
              <w:rPr>
                <w:noProof/>
                <w:webHidden/>
              </w:rPr>
              <w:fldChar w:fldCharType="begin"/>
            </w:r>
            <w:r>
              <w:rPr>
                <w:noProof/>
                <w:webHidden/>
              </w:rPr>
              <w:instrText xml:space="preserve"> PAGEREF _Toc522957626 \h </w:instrText>
            </w:r>
            <w:r>
              <w:rPr>
                <w:noProof/>
                <w:webHidden/>
              </w:rPr>
            </w:r>
            <w:r>
              <w:rPr>
                <w:noProof/>
                <w:webHidden/>
              </w:rPr>
              <w:fldChar w:fldCharType="separate"/>
            </w:r>
            <w:r w:rsidR="001D0ED7">
              <w:rPr>
                <w:noProof/>
                <w:webHidden/>
              </w:rPr>
              <w:t>10</w:t>
            </w:r>
            <w:r>
              <w:rPr>
                <w:noProof/>
                <w:webHidden/>
              </w:rPr>
              <w:fldChar w:fldCharType="end"/>
            </w:r>
          </w:hyperlink>
        </w:p>
        <w:p w14:paraId="4046B042" w14:textId="2976519E"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7" w:history="1">
            <w:r w:rsidRPr="00527DBC">
              <w:rPr>
                <w:rStyle w:val="Hyperlink"/>
                <w:noProof/>
              </w:rPr>
              <w:t>2.2.1</w:t>
            </w:r>
            <w:r>
              <w:rPr>
                <w:rFonts w:asciiTheme="minorHAnsi" w:eastAsiaTheme="minorEastAsia" w:hAnsiTheme="minorHAnsi"/>
                <w:noProof/>
                <w:lang w:eastAsia="de-DE"/>
              </w:rPr>
              <w:tab/>
            </w:r>
            <w:r w:rsidRPr="00527DBC">
              <w:rPr>
                <w:rStyle w:val="Hyperlink"/>
                <w:noProof/>
              </w:rPr>
              <w:t>Feature 7</w:t>
            </w:r>
            <w:r>
              <w:rPr>
                <w:noProof/>
                <w:webHidden/>
              </w:rPr>
              <w:tab/>
            </w:r>
            <w:r>
              <w:rPr>
                <w:noProof/>
                <w:webHidden/>
              </w:rPr>
              <w:fldChar w:fldCharType="begin"/>
            </w:r>
            <w:r>
              <w:rPr>
                <w:noProof/>
                <w:webHidden/>
              </w:rPr>
              <w:instrText xml:space="preserve"> PAGEREF _Toc522957627 \h </w:instrText>
            </w:r>
            <w:r>
              <w:rPr>
                <w:noProof/>
                <w:webHidden/>
              </w:rPr>
            </w:r>
            <w:r>
              <w:rPr>
                <w:noProof/>
                <w:webHidden/>
              </w:rPr>
              <w:fldChar w:fldCharType="separate"/>
            </w:r>
            <w:r w:rsidR="001D0ED7">
              <w:rPr>
                <w:noProof/>
                <w:webHidden/>
              </w:rPr>
              <w:t>10</w:t>
            </w:r>
            <w:r>
              <w:rPr>
                <w:noProof/>
                <w:webHidden/>
              </w:rPr>
              <w:fldChar w:fldCharType="end"/>
            </w:r>
          </w:hyperlink>
        </w:p>
        <w:p w14:paraId="72E4A559" w14:textId="3A0C1A5A"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8" w:history="1">
            <w:r w:rsidRPr="00527DBC">
              <w:rPr>
                <w:rStyle w:val="Hyperlink"/>
                <w:noProof/>
              </w:rPr>
              <w:t>2.2.2</w:t>
            </w:r>
            <w:r>
              <w:rPr>
                <w:rFonts w:asciiTheme="minorHAnsi" w:eastAsiaTheme="minorEastAsia" w:hAnsiTheme="minorHAnsi"/>
                <w:noProof/>
                <w:lang w:eastAsia="de-DE"/>
              </w:rPr>
              <w:tab/>
            </w:r>
            <w:r w:rsidRPr="00527DBC">
              <w:rPr>
                <w:rStyle w:val="Hyperlink"/>
                <w:noProof/>
              </w:rPr>
              <w:t>Feature 5</w:t>
            </w:r>
            <w:r>
              <w:rPr>
                <w:noProof/>
                <w:webHidden/>
              </w:rPr>
              <w:tab/>
            </w:r>
            <w:r>
              <w:rPr>
                <w:noProof/>
                <w:webHidden/>
              </w:rPr>
              <w:fldChar w:fldCharType="begin"/>
            </w:r>
            <w:r>
              <w:rPr>
                <w:noProof/>
                <w:webHidden/>
              </w:rPr>
              <w:instrText xml:space="preserve"> PAGEREF _Toc522957628 \h </w:instrText>
            </w:r>
            <w:r>
              <w:rPr>
                <w:noProof/>
                <w:webHidden/>
              </w:rPr>
            </w:r>
            <w:r>
              <w:rPr>
                <w:noProof/>
                <w:webHidden/>
              </w:rPr>
              <w:fldChar w:fldCharType="separate"/>
            </w:r>
            <w:r w:rsidR="001D0ED7">
              <w:rPr>
                <w:noProof/>
                <w:webHidden/>
              </w:rPr>
              <w:t>12</w:t>
            </w:r>
            <w:r>
              <w:rPr>
                <w:noProof/>
                <w:webHidden/>
              </w:rPr>
              <w:fldChar w:fldCharType="end"/>
            </w:r>
          </w:hyperlink>
        </w:p>
        <w:p w14:paraId="48A82B36" w14:textId="41D067FB"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9" w:history="1">
            <w:r w:rsidRPr="00527DBC">
              <w:rPr>
                <w:rStyle w:val="Hyperlink"/>
                <w:noProof/>
              </w:rPr>
              <w:t>2.2.3</w:t>
            </w:r>
            <w:r>
              <w:rPr>
                <w:rFonts w:asciiTheme="minorHAnsi" w:eastAsiaTheme="minorEastAsia" w:hAnsiTheme="minorHAnsi"/>
                <w:noProof/>
                <w:lang w:eastAsia="de-DE"/>
              </w:rPr>
              <w:tab/>
            </w:r>
            <w:r w:rsidRPr="00527DBC">
              <w:rPr>
                <w:rStyle w:val="Hyperlink"/>
                <w:noProof/>
              </w:rPr>
              <w:t>Zeitreihen und Renditen</w:t>
            </w:r>
            <w:r>
              <w:rPr>
                <w:noProof/>
                <w:webHidden/>
              </w:rPr>
              <w:tab/>
            </w:r>
            <w:r>
              <w:rPr>
                <w:noProof/>
                <w:webHidden/>
              </w:rPr>
              <w:fldChar w:fldCharType="begin"/>
            </w:r>
            <w:r>
              <w:rPr>
                <w:noProof/>
                <w:webHidden/>
              </w:rPr>
              <w:instrText xml:space="preserve"> PAGEREF _Toc522957629 \h </w:instrText>
            </w:r>
            <w:r>
              <w:rPr>
                <w:noProof/>
                <w:webHidden/>
              </w:rPr>
            </w:r>
            <w:r>
              <w:rPr>
                <w:noProof/>
                <w:webHidden/>
              </w:rPr>
              <w:fldChar w:fldCharType="separate"/>
            </w:r>
            <w:r w:rsidR="001D0ED7">
              <w:rPr>
                <w:noProof/>
                <w:webHidden/>
              </w:rPr>
              <w:t>12</w:t>
            </w:r>
            <w:r>
              <w:rPr>
                <w:noProof/>
                <w:webHidden/>
              </w:rPr>
              <w:fldChar w:fldCharType="end"/>
            </w:r>
          </w:hyperlink>
        </w:p>
        <w:p w14:paraId="768E9566" w14:textId="5BB8D1DA"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30" w:history="1">
            <w:r w:rsidRPr="00527DBC">
              <w:rPr>
                <w:rStyle w:val="Hyperlink"/>
                <w:noProof/>
              </w:rPr>
              <w:t>3</w:t>
            </w:r>
            <w:r>
              <w:rPr>
                <w:rFonts w:asciiTheme="minorHAnsi" w:eastAsiaTheme="minorEastAsia" w:hAnsiTheme="minorHAnsi"/>
                <w:noProof/>
                <w:lang w:eastAsia="de-DE"/>
              </w:rPr>
              <w:tab/>
            </w:r>
            <w:r w:rsidRPr="00527DBC">
              <w:rPr>
                <w:rStyle w:val="Hyperlink"/>
                <w:noProof/>
              </w:rPr>
              <w:t>Methodik</w:t>
            </w:r>
            <w:r>
              <w:rPr>
                <w:noProof/>
                <w:webHidden/>
              </w:rPr>
              <w:tab/>
            </w:r>
            <w:r>
              <w:rPr>
                <w:noProof/>
                <w:webHidden/>
              </w:rPr>
              <w:fldChar w:fldCharType="begin"/>
            </w:r>
            <w:r>
              <w:rPr>
                <w:noProof/>
                <w:webHidden/>
              </w:rPr>
              <w:instrText xml:space="preserve"> PAGEREF _Toc522957630 \h </w:instrText>
            </w:r>
            <w:r>
              <w:rPr>
                <w:noProof/>
                <w:webHidden/>
              </w:rPr>
            </w:r>
            <w:r>
              <w:rPr>
                <w:noProof/>
                <w:webHidden/>
              </w:rPr>
              <w:fldChar w:fldCharType="separate"/>
            </w:r>
            <w:r w:rsidR="001D0ED7">
              <w:rPr>
                <w:noProof/>
                <w:webHidden/>
              </w:rPr>
              <w:t>16</w:t>
            </w:r>
            <w:r>
              <w:rPr>
                <w:noProof/>
                <w:webHidden/>
              </w:rPr>
              <w:fldChar w:fldCharType="end"/>
            </w:r>
          </w:hyperlink>
        </w:p>
        <w:p w14:paraId="570661A4" w14:textId="21B3157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1" w:history="1">
            <w:r w:rsidRPr="00527DBC">
              <w:rPr>
                <w:rStyle w:val="Hyperlink"/>
                <w:noProof/>
              </w:rPr>
              <w:t>3.1</w:t>
            </w:r>
            <w:r>
              <w:rPr>
                <w:rFonts w:asciiTheme="minorHAnsi" w:eastAsiaTheme="minorEastAsia" w:hAnsiTheme="minorHAnsi"/>
                <w:noProof/>
                <w:lang w:eastAsia="de-DE"/>
              </w:rPr>
              <w:tab/>
            </w:r>
            <w:r w:rsidRPr="00527DBC">
              <w:rPr>
                <w:rStyle w:val="Hyperlink"/>
                <w:noProof/>
              </w:rPr>
              <w:t>Benchmarks/ZeroBenchmark</w:t>
            </w:r>
            <w:r>
              <w:rPr>
                <w:noProof/>
                <w:webHidden/>
              </w:rPr>
              <w:tab/>
            </w:r>
            <w:r>
              <w:rPr>
                <w:noProof/>
                <w:webHidden/>
              </w:rPr>
              <w:fldChar w:fldCharType="begin"/>
            </w:r>
            <w:r>
              <w:rPr>
                <w:noProof/>
                <w:webHidden/>
              </w:rPr>
              <w:instrText xml:space="preserve"> PAGEREF _Toc522957631 \h </w:instrText>
            </w:r>
            <w:r>
              <w:rPr>
                <w:noProof/>
                <w:webHidden/>
              </w:rPr>
            </w:r>
            <w:r>
              <w:rPr>
                <w:noProof/>
                <w:webHidden/>
              </w:rPr>
              <w:fldChar w:fldCharType="separate"/>
            </w:r>
            <w:r w:rsidR="001D0ED7">
              <w:rPr>
                <w:noProof/>
                <w:webHidden/>
              </w:rPr>
              <w:t>17</w:t>
            </w:r>
            <w:r>
              <w:rPr>
                <w:noProof/>
                <w:webHidden/>
              </w:rPr>
              <w:fldChar w:fldCharType="end"/>
            </w:r>
          </w:hyperlink>
        </w:p>
        <w:p w14:paraId="2ADCA686" w14:textId="51333CF7"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2" w:history="1">
            <w:r w:rsidRPr="00527DBC">
              <w:rPr>
                <w:rStyle w:val="Hyperlink"/>
                <w:noProof/>
              </w:rPr>
              <w:t>3.2</w:t>
            </w:r>
            <w:r>
              <w:rPr>
                <w:rFonts w:asciiTheme="minorHAnsi" w:eastAsiaTheme="minorEastAsia" w:hAnsiTheme="minorHAnsi"/>
                <w:noProof/>
                <w:lang w:eastAsia="de-DE"/>
              </w:rPr>
              <w:tab/>
            </w:r>
            <w:r w:rsidRPr="00527DBC">
              <w:rPr>
                <w:rStyle w:val="Hyperlink"/>
                <w:noProof/>
              </w:rPr>
              <w:t>Base Models</w:t>
            </w:r>
            <w:r>
              <w:rPr>
                <w:noProof/>
                <w:webHidden/>
              </w:rPr>
              <w:tab/>
            </w:r>
            <w:r>
              <w:rPr>
                <w:noProof/>
                <w:webHidden/>
              </w:rPr>
              <w:fldChar w:fldCharType="begin"/>
            </w:r>
            <w:r>
              <w:rPr>
                <w:noProof/>
                <w:webHidden/>
              </w:rPr>
              <w:instrText xml:space="preserve"> PAGEREF _Toc522957632 \h </w:instrText>
            </w:r>
            <w:r>
              <w:rPr>
                <w:noProof/>
                <w:webHidden/>
              </w:rPr>
            </w:r>
            <w:r>
              <w:rPr>
                <w:noProof/>
                <w:webHidden/>
              </w:rPr>
              <w:fldChar w:fldCharType="separate"/>
            </w:r>
            <w:r w:rsidR="001D0ED7">
              <w:rPr>
                <w:noProof/>
                <w:webHidden/>
              </w:rPr>
              <w:t>18</w:t>
            </w:r>
            <w:r>
              <w:rPr>
                <w:noProof/>
                <w:webHidden/>
              </w:rPr>
              <w:fldChar w:fldCharType="end"/>
            </w:r>
          </w:hyperlink>
        </w:p>
        <w:p w14:paraId="6DED2344" w14:textId="3B9417B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3" w:history="1">
            <w:r w:rsidRPr="00527DBC">
              <w:rPr>
                <w:rStyle w:val="Hyperlink"/>
                <w:noProof/>
              </w:rPr>
              <w:t>3.3</w:t>
            </w:r>
            <w:r>
              <w:rPr>
                <w:rFonts w:asciiTheme="minorHAnsi" w:eastAsiaTheme="minorEastAsia" w:hAnsiTheme="minorHAnsi"/>
                <w:noProof/>
                <w:lang w:eastAsia="de-DE"/>
              </w:rPr>
              <w:tab/>
            </w:r>
            <w:r w:rsidRPr="00527DBC">
              <w:rPr>
                <w:rStyle w:val="Hyperlink"/>
                <w:noProof/>
              </w:rPr>
              <w:t>Cross-Validation unter Berücksichtigung der Zeitachse</w:t>
            </w:r>
            <w:r>
              <w:rPr>
                <w:noProof/>
                <w:webHidden/>
              </w:rPr>
              <w:tab/>
            </w:r>
            <w:r>
              <w:rPr>
                <w:noProof/>
                <w:webHidden/>
              </w:rPr>
              <w:fldChar w:fldCharType="begin"/>
            </w:r>
            <w:r>
              <w:rPr>
                <w:noProof/>
                <w:webHidden/>
              </w:rPr>
              <w:instrText xml:space="preserve"> PAGEREF _Toc522957633 \h </w:instrText>
            </w:r>
            <w:r>
              <w:rPr>
                <w:noProof/>
                <w:webHidden/>
              </w:rPr>
            </w:r>
            <w:r>
              <w:rPr>
                <w:noProof/>
                <w:webHidden/>
              </w:rPr>
              <w:fldChar w:fldCharType="separate"/>
            </w:r>
            <w:r w:rsidR="001D0ED7">
              <w:rPr>
                <w:noProof/>
                <w:webHidden/>
              </w:rPr>
              <w:t>20</w:t>
            </w:r>
            <w:r>
              <w:rPr>
                <w:noProof/>
                <w:webHidden/>
              </w:rPr>
              <w:fldChar w:fldCharType="end"/>
            </w:r>
          </w:hyperlink>
        </w:p>
        <w:p w14:paraId="3D6ED792" w14:textId="328E9B74"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4" w:history="1">
            <w:r w:rsidRPr="00527DBC">
              <w:rPr>
                <w:rStyle w:val="Hyperlink"/>
                <w:noProof/>
              </w:rPr>
              <w:t>3.4</w:t>
            </w:r>
            <w:r>
              <w:rPr>
                <w:rFonts w:asciiTheme="minorHAnsi" w:eastAsiaTheme="minorEastAsia" w:hAnsiTheme="minorHAnsi"/>
                <w:noProof/>
                <w:lang w:eastAsia="de-DE"/>
              </w:rPr>
              <w:tab/>
            </w:r>
            <w:r w:rsidRPr="00527DBC">
              <w:rPr>
                <w:rStyle w:val="Hyperlink"/>
                <w:noProof/>
              </w:rPr>
              <w:t>Hyper-Parameter-Tuning</w:t>
            </w:r>
            <w:r>
              <w:rPr>
                <w:noProof/>
                <w:webHidden/>
              </w:rPr>
              <w:tab/>
            </w:r>
            <w:r>
              <w:rPr>
                <w:noProof/>
                <w:webHidden/>
              </w:rPr>
              <w:fldChar w:fldCharType="begin"/>
            </w:r>
            <w:r>
              <w:rPr>
                <w:noProof/>
                <w:webHidden/>
              </w:rPr>
              <w:instrText xml:space="preserve"> PAGEREF _Toc522957634 \h </w:instrText>
            </w:r>
            <w:r>
              <w:rPr>
                <w:noProof/>
                <w:webHidden/>
              </w:rPr>
            </w:r>
            <w:r>
              <w:rPr>
                <w:noProof/>
                <w:webHidden/>
              </w:rPr>
              <w:fldChar w:fldCharType="separate"/>
            </w:r>
            <w:r w:rsidR="001D0ED7">
              <w:rPr>
                <w:noProof/>
                <w:webHidden/>
              </w:rPr>
              <w:t>23</w:t>
            </w:r>
            <w:r>
              <w:rPr>
                <w:noProof/>
                <w:webHidden/>
              </w:rPr>
              <w:fldChar w:fldCharType="end"/>
            </w:r>
          </w:hyperlink>
        </w:p>
        <w:p w14:paraId="6050DD38" w14:textId="0F3A292C"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5" w:history="1">
            <w:r w:rsidRPr="00527DBC">
              <w:rPr>
                <w:rStyle w:val="Hyperlink"/>
                <w:noProof/>
              </w:rPr>
              <w:t>3.5</w:t>
            </w:r>
            <w:r>
              <w:rPr>
                <w:rFonts w:asciiTheme="minorHAnsi" w:eastAsiaTheme="minorEastAsia" w:hAnsiTheme="minorHAnsi"/>
                <w:noProof/>
                <w:lang w:eastAsia="de-DE"/>
              </w:rPr>
              <w:tab/>
            </w:r>
            <w:r w:rsidRPr="00527DBC">
              <w:rPr>
                <w:rStyle w:val="Hyperlink"/>
                <w:noProof/>
              </w:rPr>
              <w:t>Advanced Feature Engineering</w:t>
            </w:r>
            <w:r>
              <w:rPr>
                <w:noProof/>
                <w:webHidden/>
              </w:rPr>
              <w:tab/>
            </w:r>
            <w:r>
              <w:rPr>
                <w:noProof/>
                <w:webHidden/>
              </w:rPr>
              <w:fldChar w:fldCharType="begin"/>
            </w:r>
            <w:r>
              <w:rPr>
                <w:noProof/>
                <w:webHidden/>
              </w:rPr>
              <w:instrText xml:space="preserve"> PAGEREF _Toc522957635 \h </w:instrText>
            </w:r>
            <w:r>
              <w:rPr>
                <w:noProof/>
                <w:webHidden/>
              </w:rPr>
            </w:r>
            <w:r>
              <w:rPr>
                <w:noProof/>
                <w:webHidden/>
              </w:rPr>
              <w:fldChar w:fldCharType="separate"/>
            </w:r>
            <w:r w:rsidR="001D0ED7">
              <w:rPr>
                <w:noProof/>
                <w:webHidden/>
              </w:rPr>
              <w:t>25</w:t>
            </w:r>
            <w:r>
              <w:rPr>
                <w:noProof/>
                <w:webHidden/>
              </w:rPr>
              <w:fldChar w:fldCharType="end"/>
            </w:r>
          </w:hyperlink>
        </w:p>
        <w:p w14:paraId="19439DBD" w14:textId="4B402462"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6" w:history="1">
            <w:r w:rsidRPr="00527DBC">
              <w:rPr>
                <w:rStyle w:val="Hyperlink"/>
                <w:noProof/>
              </w:rPr>
              <w:t>3.6</w:t>
            </w:r>
            <w:r>
              <w:rPr>
                <w:rFonts w:asciiTheme="minorHAnsi" w:eastAsiaTheme="minorEastAsia" w:hAnsiTheme="minorHAnsi"/>
                <w:noProof/>
                <w:lang w:eastAsia="de-DE"/>
              </w:rPr>
              <w:tab/>
            </w:r>
            <w:r w:rsidRPr="00527DBC">
              <w:rPr>
                <w:rStyle w:val="Hyperlink"/>
                <w:noProof/>
              </w:rPr>
              <w:t>Feature Selection</w:t>
            </w:r>
            <w:r>
              <w:rPr>
                <w:noProof/>
                <w:webHidden/>
              </w:rPr>
              <w:tab/>
            </w:r>
            <w:r>
              <w:rPr>
                <w:noProof/>
                <w:webHidden/>
              </w:rPr>
              <w:fldChar w:fldCharType="begin"/>
            </w:r>
            <w:r>
              <w:rPr>
                <w:noProof/>
                <w:webHidden/>
              </w:rPr>
              <w:instrText xml:space="preserve"> PAGEREF _Toc522957636 \h </w:instrText>
            </w:r>
            <w:r>
              <w:rPr>
                <w:noProof/>
                <w:webHidden/>
              </w:rPr>
            </w:r>
            <w:r>
              <w:rPr>
                <w:noProof/>
                <w:webHidden/>
              </w:rPr>
              <w:fldChar w:fldCharType="separate"/>
            </w:r>
            <w:r w:rsidR="001D0ED7">
              <w:rPr>
                <w:noProof/>
                <w:webHidden/>
              </w:rPr>
              <w:t>27</w:t>
            </w:r>
            <w:r>
              <w:rPr>
                <w:noProof/>
                <w:webHidden/>
              </w:rPr>
              <w:fldChar w:fldCharType="end"/>
            </w:r>
          </w:hyperlink>
        </w:p>
        <w:p w14:paraId="520720D1" w14:textId="55C3D0F7"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7" w:history="1">
            <w:r w:rsidRPr="00527DBC">
              <w:rPr>
                <w:rStyle w:val="Hyperlink"/>
                <w:noProof/>
              </w:rPr>
              <w:t>3.7</w:t>
            </w:r>
            <w:r>
              <w:rPr>
                <w:rFonts w:asciiTheme="minorHAnsi" w:eastAsiaTheme="minorEastAsia" w:hAnsiTheme="minorHAnsi"/>
                <w:noProof/>
                <w:lang w:eastAsia="de-DE"/>
              </w:rPr>
              <w:tab/>
            </w:r>
            <w:r w:rsidRPr="00527DBC">
              <w:rPr>
                <w:rStyle w:val="Hyperlink"/>
                <w:noProof/>
              </w:rPr>
              <w:t>Modellierung der Algorithmen</w:t>
            </w:r>
            <w:r>
              <w:rPr>
                <w:noProof/>
                <w:webHidden/>
              </w:rPr>
              <w:tab/>
            </w:r>
            <w:r>
              <w:rPr>
                <w:noProof/>
                <w:webHidden/>
              </w:rPr>
              <w:fldChar w:fldCharType="begin"/>
            </w:r>
            <w:r>
              <w:rPr>
                <w:noProof/>
                <w:webHidden/>
              </w:rPr>
              <w:instrText xml:space="preserve"> PAGEREF _Toc522957637 \h </w:instrText>
            </w:r>
            <w:r>
              <w:rPr>
                <w:noProof/>
                <w:webHidden/>
              </w:rPr>
            </w:r>
            <w:r>
              <w:rPr>
                <w:noProof/>
                <w:webHidden/>
              </w:rPr>
              <w:fldChar w:fldCharType="separate"/>
            </w:r>
            <w:r w:rsidR="001D0ED7">
              <w:rPr>
                <w:noProof/>
                <w:webHidden/>
              </w:rPr>
              <w:t>29</w:t>
            </w:r>
            <w:r>
              <w:rPr>
                <w:noProof/>
                <w:webHidden/>
              </w:rPr>
              <w:fldChar w:fldCharType="end"/>
            </w:r>
          </w:hyperlink>
        </w:p>
        <w:p w14:paraId="7682E4DD" w14:textId="7A67CB31"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38" w:history="1">
            <w:r w:rsidRPr="00527DBC">
              <w:rPr>
                <w:rStyle w:val="Hyperlink"/>
                <w:noProof/>
              </w:rPr>
              <w:t>4</w:t>
            </w:r>
            <w:r>
              <w:rPr>
                <w:rFonts w:asciiTheme="minorHAnsi" w:eastAsiaTheme="minorEastAsia" w:hAnsiTheme="minorHAnsi"/>
                <w:noProof/>
                <w:lang w:eastAsia="de-DE"/>
              </w:rPr>
              <w:tab/>
            </w:r>
            <w:r w:rsidRPr="00527DBC">
              <w:rPr>
                <w:rStyle w:val="Hyperlink"/>
                <w:noProof/>
              </w:rPr>
              <w:t>Results</w:t>
            </w:r>
            <w:r>
              <w:rPr>
                <w:noProof/>
                <w:webHidden/>
              </w:rPr>
              <w:tab/>
            </w:r>
            <w:r>
              <w:rPr>
                <w:noProof/>
                <w:webHidden/>
              </w:rPr>
              <w:fldChar w:fldCharType="begin"/>
            </w:r>
            <w:r>
              <w:rPr>
                <w:noProof/>
                <w:webHidden/>
              </w:rPr>
              <w:instrText xml:space="preserve"> PAGEREF _Toc522957638 \h </w:instrText>
            </w:r>
            <w:r>
              <w:rPr>
                <w:noProof/>
                <w:webHidden/>
              </w:rPr>
            </w:r>
            <w:r>
              <w:rPr>
                <w:noProof/>
                <w:webHidden/>
              </w:rPr>
              <w:fldChar w:fldCharType="separate"/>
            </w:r>
            <w:r w:rsidR="001D0ED7">
              <w:rPr>
                <w:noProof/>
                <w:webHidden/>
              </w:rPr>
              <w:t>31</w:t>
            </w:r>
            <w:r>
              <w:rPr>
                <w:noProof/>
                <w:webHidden/>
              </w:rPr>
              <w:fldChar w:fldCharType="end"/>
            </w:r>
          </w:hyperlink>
        </w:p>
        <w:p w14:paraId="1692E48E" w14:textId="2554B057"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9" w:history="1">
            <w:r w:rsidRPr="00527DBC">
              <w:rPr>
                <w:rStyle w:val="Hyperlink"/>
                <w:noProof/>
              </w:rPr>
              <w:t>4.1</w:t>
            </w:r>
            <w:r>
              <w:rPr>
                <w:rFonts w:asciiTheme="minorHAnsi" w:eastAsiaTheme="minorEastAsia" w:hAnsiTheme="minorHAnsi"/>
                <w:noProof/>
                <w:lang w:eastAsia="de-DE"/>
              </w:rPr>
              <w:tab/>
            </w:r>
            <w:r w:rsidRPr="00527DBC">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957639 \h </w:instrText>
            </w:r>
            <w:r>
              <w:rPr>
                <w:noProof/>
                <w:webHidden/>
              </w:rPr>
            </w:r>
            <w:r>
              <w:rPr>
                <w:noProof/>
                <w:webHidden/>
              </w:rPr>
              <w:fldChar w:fldCharType="separate"/>
            </w:r>
            <w:r w:rsidR="001D0ED7">
              <w:rPr>
                <w:noProof/>
                <w:webHidden/>
              </w:rPr>
              <w:t>32</w:t>
            </w:r>
            <w:r>
              <w:rPr>
                <w:noProof/>
                <w:webHidden/>
              </w:rPr>
              <w:fldChar w:fldCharType="end"/>
            </w:r>
          </w:hyperlink>
        </w:p>
        <w:p w14:paraId="1C56CF37" w14:textId="6D7AF28E"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0" w:history="1">
            <w:r w:rsidRPr="00527DBC">
              <w:rPr>
                <w:rStyle w:val="Hyperlink"/>
                <w:noProof/>
              </w:rPr>
              <w:t>4.2</w:t>
            </w:r>
            <w:r>
              <w:rPr>
                <w:rFonts w:asciiTheme="minorHAnsi" w:eastAsiaTheme="minorEastAsia" w:hAnsiTheme="minorHAnsi"/>
                <w:noProof/>
                <w:lang w:eastAsia="de-DE"/>
              </w:rPr>
              <w:tab/>
            </w:r>
            <w:r w:rsidRPr="00527DBC">
              <w:rPr>
                <w:rStyle w:val="Hyperlink"/>
                <w:noProof/>
              </w:rPr>
              <w:t>Features</w:t>
            </w:r>
            <w:r>
              <w:rPr>
                <w:noProof/>
                <w:webHidden/>
              </w:rPr>
              <w:tab/>
            </w:r>
            <w:r>
              <w:rPr>
                <w:noProof/>
                <w:webHidden/>
              </w:rPr>
              <w:fldChar w:fldCharType="begin"/>
            </w:r>
            <w:r>
              <w:rPr>
                <w:noProof/>
                <w:webHidden/>
              </w:rPr>
              <w:instrText xml:space="preserve"> PAGEREF _Toc522957640 \h </w:instrText>
            </w:r>
            <w:r>
              <w:rPr>
                <w:noProof/>
                <w:webHidden/>
              </w:rPr>
            </w:r>
            <w:r>
              <w:rPr>
                <w:noProof/>
                <w:webHidden/>
              </w:rPr>
              <w:fldChar w:fldCharType="separate"/>
            </w:r>
            <w:r w:rsidR="001D0ED7">
              <w:rPr>
                <w:noProof/>
                <w:webHidden/>
              </w:rPr>
              <w:t>32</w:t>
            </w:r>
            <w:r>
              <w:rPr>
                <w:noProof/>
                <w:webHidden/>
              </w:rPr>
              <w:fldChar w:fldCharType="end"/>
            </w:r>
          </w:hyperlink>
        </w:p>
        <w:p w14:paraId="49582A3A" w14:textId="513913B9"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1" w:history="1">
            <w:r w:rsidRPr="00527DBC">
              <w:rPr>
                <w:rStyle w:val="Hyperlink"/>
                <w:noProof/>
              </w:rPr>
              <w:t>4.3</w:t>
            </w:r>
            <w:r>
              <w:rPr>
                <w:rFonts w:asciiTheme="minorHAnsi" w:eastAsiaTheme="minorEastAsia" w:hAnsiTheme="minorHAnsi"/>
                <w:noProof/>
                <w:lang w:eastAsia="de-DE"/>
              </w:rPr>
              <w:tab/>
            </w:r>
            <w:r w:rsidRPr="00527DBC">
              <w:rPr>
                <w:rStyle w:val="Hyperlink"/>
                <w:noProof/>
              </w:rPr>
              <w:t>Algorithms</w:t>
            </w:r>
            <w:r>
              <w:rPr>
                <w:noProof/>
                <w:webHidden/>
              </w:rPr>
              <w:tab/>
            </w:r>
            <w:r>
              <w:rPr>
                <w:noProof/>
                <w:webHidden/>
              </w:rPr>
              <w:fldChar w:fldCharType="begin"/>
            </w:r>
            <w:r>
              <w:rPr>
                <w:noProof/>
                <w:webHidden/>
              </w:rPr>
              <w:instrText xml:space="preserve"> PAGEREF _Toc522957641 \h </w:instrText>
            </w:r>
            <w:r>
              <w:rPr>
                <w:noProof/>
                <w:webHidden/>
              </w:rPr>
            </w:r>
            <w:r>
              <w:rPr>
                <w:noProof/>
                <w:webHidden/>
              </w:rPr>
              <w:fldChar w:fldCharType="separate"/>
            </w:r>
            <w:r w:rsidR="001D0ED7">
              <w:rPr>
                <w:noProof/>
                <w:webHidden/>
              </w:rPr>
              <w:t>32</w:t>
            </w:r>
            <w:r>
              <w:rPr>
                <w:noProof/>
                <w:webHidden/>
              </w:rPr>
              <w:fldChar w:fldCharType="end"/>
            </w:r>
          </w:hyperlink>
        </w:p>
        <w:p w14:paraId="5658C437" w14:textId="12BD23D2"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2" w:history="1">
            <w:r w:rsidRPr="00527DBC">
              <w:rPr>
                <w:rStyle w:val="Hyperlink"/>
                <w:noProof/>
              </w:rPr>
              <w:t>4.4</w:t>
            </w:r>
            <w:r>
              <w:rPr>
                <w:rFonts w:asciiTheme="minorHAnsi" w:eastAsiaTheme="minorEastAsia" w:hAnsiTheme="minorHAnsi"/>
                <w:noProof/>
                <w:lang w:eastAsia="de-DE"/>
              </w:rPr>
              <w:tab/>
            </w:r>
            <w:r w:rsidRPr="00527DBC">
              <w:rPr>
                <w:rStyle w:val="Hyperlink"/>
                <w:noProof/>
              </w:rPr>
              <w:t>MIC more stable features</w:t>
            </w:r>
            <w:r>
              <w:rPr>
                <w:noProof/>
                <w:webHidden/>
              </w:rPr>
              <w:tab/>
            </w:r>
            <w:r>
              <w:rPr>
                <w:noProof/>
                <w:webHidden/>
              </w:rPr>
              <w:fldChar w:fldCharType="begin"/>
            </w:r>
            <w:r>
              <w:rPr>
                <w:noProof/>
                <w:webHidden/>
              </w:rPr>
              <w:instrText xml:space="preserve"> PAGEREF _Toc522957642 \h </w:instrText>
            </w:r>
            <w:r>
              <w:rPr>
                <w:noProof/>
                <w:webHidden/>
              </w:rPr>
            </w:r>
            <w:r>
              <w:rPr>
                <w:noProof/>
                <w:webHidden/>
              </w:rPr>
              <w:fldChar w:fldCharType="separate"/>
            </w:r>
            <w:r w:rsidR="001D0ED7">
              <w:rPr>
                <w:noProof/>
                <w:webHidden/>
              </w:rPr>
              <w:t>35</w:t>
            </w:r>
            <w:r>
              <w:rPr>
                <w:noProof/>
                <w:webHidden/>
              </w:rPr>
              <w:fldChar w:fldCharType="end"/>
            </w:r>
          </w:hyperlink>
        </w:p>
        <w:p w14:paraId="266C6752" w14:textId="33F8A54D"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3" w:history="1">
            <w:r w:rsidRPr="00527DBC">
              <w:rPr>
                <w:rStyle w:val="Hyperlink"/>
                <w:noProof/>
              </w:rPr>
              <w:t>4.5</w:t>
            </w:r>
            <w:r>
              <w:rPr>
                <w:rFonts w:asciiTheme="minorHAnsi" w:eastAsiaTheme="minorEastAsia" w:hAnsiTheme="minorHAnsi"/>
                <w:noProof/>
                <w:lang w:eastAsia="de-DE"/>
              </w:rPr>
              <w:tab/>
            </w:r>
            <w:r w:rsidRPr="00527DBC">
              <w:rPr>
                <w:rStyle w:val="Hyperlink"/>
                <w:noProof/>
              </w:rPr>
              <w:t>Regularization</w:t>
            </w:r>
            <w:r>
              <w:rPr>
                <w:noProof/>
                <w:webHidden/>
              </w:rPr>
              <w:tab/>
            </w:r>
            <w:r>
              <w:rPr>
                <w:noProof/>
                <w:webHidden/>
              </w:rPr>
              <w:fldChar w:fldCharType="begin"/>
            </w:r>
            <w:r>
              <w:rPr>
                <w:noProof/>
                <w:webHidden/>
              </w:rPr>
              <w:instrText xml:space="preserve"> PAGEREF _Toc522957643 \h </w:instrText>
            </w:r>
            <w:r>
              <w:rPr>
                <w:noProof/>
                <w:webHidden/>
              </w:rPr>
              <w:fldChar w:fldCharType="separate"/>
            </w:r>
            <w:r w:rsidR="001D0ED7">
              <w:rPr>
                <w:b/>
                <w:bCs/>
                <w:noProof/>
                <w:webHidden/>
              </w:rPr>
              <w:t>Fehler! Textmarke nicht definiert.</w:t>
            </w:r>
            <w:r>
              <w:rPr>
                <w:noProof/>
                <w:webHidden/>
              </w:rPr>
              <w:fldChar w:fldCharType="end"/>
            </w:r>
          </w:hyperlink>
        </w:p>
        <w:p w14:paraId="27C47980" w14:textId="0C37A793"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4" w:history="1">
            <w:r w:rsidRPr="00527DBC">
              <w:rPr>
                <w:rStyle w:val="Hyperlink"/>
                <w:noProof/>
              </w:rPr>
              <w:t>4.6</w:t>
            </w:r>
            <w:r>
              <w:rPr>
                <w:rFonts w:asciiTheme="minorHAnsi" w:eastAsiaTheme="minorEastAsia" w:hAnsiTheme="minorHAnsi"/>
                <w:noProof/>
                <w:lang w:eastAsia="de-DE"/>
              </w:rPr>
              <w:tab/>
            </w:r>
            <w:r w:rsidRPr="00527DBC">
              <w:rPr>
                <w:rStyle w:val="Hyperlink"/>
                <w:noProof/>
              </w:rPr>
              <w:t>Polynomial Features verschlechtern in den meisten fällen die prognose erklärung weil modelle mit mehr varianz und nicht mehr bias wie linear</w:t>
            </w:r>
            <w:r>
              <w:rPr>
                <w:noProof/>
                <w:webHidden/>
              </w:rPr>
              <w:tab/>
            </w:r>
            <w:r>
              <w:rPr>
                <w:noProof/>
                <w:webHidden/>
              </w:rPr>
              <w:fldChar w:fldCharType="begin"/>
            </w:r>
            <w:r>
              <w:rPr>
                <w:noProof/>
                <w:webHidden/>
              </w:rPr>
              <w:instrText xml:space="preserve"> PAGEREF _Toc522957644 \h </w:instrText>
            </w:r>
            <w:r>
              <w:rPr>
                <w:noProof/>
                <w:webHidden/>
              </w:rPr>
            </w:r>
            <w:r>
              <w:rPr>
                <w:noProof/>
                <w:webHidden/>
              </w:rPr>
              <w:fldChar w:fldCharType="separate"/>
            </w:r>
            <w:r w:rsidR="001D0ED7">
              <w:rPr>
                <w:noProof/>
                <w:webHidden/>
              </w:rPr>
              <w:t>35</w:t>
            </w:r>
            <w:r>
              <w:rPr>
                <w:noProof/>
                <w:webHidden/>
              </w:rPr>
              <w:fldChar w:fldCharType="end"/>
            </w:r>
          </w:hyperlink>
        </w:p>
        <w:p w14:paraId="3775ECA2" w14:textId="66D809BA"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5" w:history="1">
            <w:r w:rsidRPr="00527DBC">
              <w:rPr>
                <w:rStyle w:val="Hyperlink"/>
                <w:noProof/>
              </w:rPr>
              <w:t>5</w:t>
            </w:r>
            <w:r>
              <w:rPr>
                <w:rFonts w:asciiTheme="minorHAnsi" w:eastAsiaTheme="minorEastAsia" w:hAnsiTheme="minorHAnsi"/>
                <w:noProof/>
                <w:lang w:eastAsia="de-DE"/>
              </w:rPr>
              <w:tab/>
            </w:r>
            <w:r w:rsidRPr="00527DBC">
              <w:rPr>
                <w:rStyle w:val="Hyperlink"/>
                <w:noProof/>
              </w:rPr>
              <w:t>Conclusion</w:t>
            </w:r>
            <w:r>
              <w:rPr>
                <w:noProof/>
                <w:webHidden/>
              </w:rPr>
              <w:tab/>
            </w:r>
            <w:r>
              <w:rPr>
                <w:noProof/>
                <w:webHidden/>
              </w:rPr>
              <w:fldChar w:fldCharType="begin"/>
            </w:r>
            <w:r>
              <w:rPr>
                <w:noProof/>
                <w:webHidden/>
              </w:rPr>
              <w:instrText xml:space="preserve"> PAGEREF _Toc522957645 \h </w:instrText>
            </w:r>
            <w:r>
              <w:rPr>
                <w:noProof/>
                <w:webHidden/>
              </w:rPr>
            </w:r>
            <w:r>
              <w:rPr>
                <w:noProof/>
                <w:webHidden/>
              </w:rPr>
              <w:fldChar w:fldCharType="separate"/>
            </w:r>
            <w:r w:rsidR="001D0ED7">
              <w:rPr>
                <w:noProof/>
                <w:webHidden/>
              </w:rPr>
              <w:t>35</w:t>
            </w:r>
            <w:r>
              <w:rPr>
                <w:noProof/>
                <w:webHidden/>
              </w:rPr>
              <w:fldChar w:fldCharType="end"/>
            </w:r>
          </w:hyperlink>
        </w:p>
        <w:p w14:paraId="4203C11E" w14:textId="7A626B2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6" w:history="1">
            <w:r w:rsidRPr="00527DBC">
              <w:rPr>
                <w:rStyle w:val="Hyperlink"/>
                <w:noProof/>
              </w:rPr>
              <w:t>5.1</w:t>
            </w:r>
            <w:r>
              <w:rPr>
                <w:rFonts w:asciiTheme="minorHAnsi" w:eastAsiaTheme="minorEastAsia" w:hAnsiTheme="minorHAnsi"/>
                <w:noProof/>
                <w:lang w:eastAsia="de-DE"/>
              </w:rPr>
              <w:tab/>
            </w:r>
            <w:r w:rsidRPr="00527DBC">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957646 \h </w:instrText>
            </w:r>
            <w:r>
              <w:rPr>
                <w:noProof/>
                <w:webHidden/>
              </w:rPr>
            </w:r>
            <w:r>
              <w:rPr>
                <w:noProof/>
                <w:webHidden/>
              </w:rPr>
              <w:fldChar w:fldCharType="separate"/>
            </w:r>
            <w:r w:rsidR="001D0ED7">
              <w:rPr>
                <w:noProof/>
                <w:webHidden/>
              </w:rPr>
              <w:t>35</w:t>
            </w:r>
            <w:r>
              <w:rPr>
                <w:noProof/>
                <w:webHidden/>
              </w:rPr>
              <w:fldChar w:fldCharType="end"/>
            </w:r>
          </w:hyperlink>
        </w:p>
        <w:p w14:paraId="25147391" w14:textId="4AC31AF1"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7" w:history="1">
            <w:r w:rsidRPr="00527DBC">
              <w:rPr>
                <w:rStyle w:val="Hyperlink"/>
                <w:noProof/>
              </w:rPr>
              <w:t>6</w:t>
            </w:r>
            <w:r>
              <w:rPr>
                <w:rFonts w:asciiTheme="minorHAnsi" w:eastAsiaTheme="minorEastAsia" w:hAnsiTheme="minorHAnsi"/>
                <w:noProof/>
                <w:lang w:eastAsia="de-DE"/>
              </w:rPr>
              <w:tab/>
            </w:r>
            <w:r w:rsidRPr="00527DBC">
              <w:rPr>
                <w:rStyle w:val="Hyperlink"/>
                <w:noProof/>
              </w:rPr>
              <w:t>References</w:t>
            </w:r>
            <w:r>
              <w:rPr>
                <w:noProof/>
                <w:webHidden/>
              </w:rPr>
              <w:tab/>
            </w:r>
            <w:r>
              <w:rPr>
                <w:noProof/>
                <w:webHidden/>
              </w:rPr>
              <w:fldChar w:fldCharType="begin"/>
            </w:r>
            <w:r>
              <w:rPr>
                <w:noProof/>
                <w:webHidden/>
              </w:rPr>
              <w:instrText xml:space="preserve"> PAGEREF _Toc522957647 \h </w:instrText>
            </w:r>
            <w:r>
              <w:rPr>
                <w:noProof/>
                <w:webHidden/>
              </w:rPr>
              <w:fldChar w:fldCharType="separate"/>
            </w:r>
            <w:r w:rsidR="001D0ED7">
              <w:rPr>
                <w:b/>
                <w:bCs/>
                <w:noProof/>
                <w:webHidden/>
              </w:rPr>
              <w:t>Fehler! Textmarke nicht definiert.</w:t>
            </w:r>
            <w:r>
              <w:rPr>
                <w:noProof/>
                <w:webHidden/>
              </w:rPr>
              <w:fldChar w:fldCharType="end"/>
            </w:r>
          </w:hyperlink>
        </w:p>
        <w:p w14:paraId="1CA24916" w14:textId="668EB4DD"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8" w:history="1">
            <w:r w:rsidRPr="00527DBC">
              <w:rPr>
                <w:rStyle w:val="Hyperlink"/>
                <w:noProof/>
              </w:rPr>
              <w:t>7</w:t>
            </w:r>
            <w:r>
              <w:rPr>
                <w:rFonts w:asciiTheme="minorHAnsi" w:eastAsiaTheme="minorEastAsia" w:hAnsiTheme="minorHAnsi"/>
                <w:noProof/>
                <w:lang w:eastAsia="de-DE"/>
              </w:rPr>
              <w:tab/>
            </w:r>
            <w:r w:rsidRPr="00527DBC">
              <w:rPr>
                <w:rStyle w:val="Hyperlink"/>
                <w:noProof/>
              </w:rPr>
              <w:t>Eidesstattliche Erklärung</w:t>
            </w:r>
            <w:r>
              <w:rPr>
                <w:noProof/>
                <w:webHidden/>
              </w:rPr>
              <w:tab/>
            </w:r>
            <w:r>
              <w:rPr>
                <w:noProof/>
                <w:webHidden/>
              </w:rPr>
              <w:fldChar w:fldCharType="begin"/>
            </w:r>
            <w:r>
              <w:rPr>
                <w:noProof/>
                <w:webHidden/>
              </w:rPr>
              <w:instrText xml:space="preserve"> PAGEREF _Toc522957648 \h </w:instrText>
            </w:r>
            <w:r>
              <w:rPr>
                <w:noProof/>
                <w:webHidden/>
              </w:rPr>
            </w:r>
            <w:r>
              <w:rPr>
                <w:noProof/>
                <w:webHidden/>
              </w:rPr>
              <w:fldChar w:fldCharType="separate"/>
            </w:r>
            <w:r w:rsidR="001D0ED7">
              <w:rPr>
                <w:noProof/>
                <w:webHidden/>
              </w:rPr>
              <w:t>39</w:t>
            </w:r>
            <w:r>
              <w:rPr>
                <w:noProof/>
                <w:webHidden/>
              </w:rPr>
              <w:fldChar w:fldCharType="end"/>
            </w:r>
          </w:hyperlink>
        </w:p>
        <w:p w14:paraId="111E86F8" w14:textId="40EE34D9" w:rsidR="00B4251B" w:rsidRDefault="00B4251B">
          <w:r>
            <w:rPr>
              <w:b/>
              <w:bCs/>
            </w:rPr>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0" w:name="_Toc522957619"/>
      <w:r>
        <w:lastRenderedPageBreak/>
        <w:t>Einführung</w:t>
      </w:r>
      <w:bookmarkEnd w:id="0"/>
    </w:p>
    <w:p w14:paraId="505C7B97" w14:textId="77777777" w:rsidR="002E4D15" w:rsidRDefault="002E4D15" w:rsidP="002E4D15">
      <w:pPr>
        <w:pStyle w:val="berschrift2"/>
      </w:pPr>
      <w:bookmarkStart w:id="1" w:name="_Toc522957620"/>
      <w:r>
        <w:t xml:space="preserve">Was ist </w:t>
      </w:r>
      <w:proofErr w:type="spellStart"/>
      <w:r>
        <w:t>Kaggle</w:t>
      </w:r>
      <w:bookmarkEnd w:id="1"/>
      <w:proofErr w:type="spellEnd"/>
    </w:p>
    <w:p w14:paraId="06FE3889" w14:textId="5B1BA4DE" w:rsidR="00034B07" w:rsidRDefault="005B38B3" w:rsidP="00034B07">
      <w:r>
        <w:t xml:space="preserve">Mittlerweile sind Schlagworte wie </w:t>
      </w:r>
      <w:proofErr w:type="spellStart"/>
      <w:r>
        <w:t>Machine</w:t>
      </w:r>
      <w:proofErr w:type="spellEnd"/>
      <w:r>
        <w:t xml:space="preserve"> Learning und </w:t>
      </w:r>
      <w:r w:rsidR="004E392D">
        <w:t xml:space="preserve">Big Data zwar schon eine ganze Weile im Mainstream angekommen, trotzdem scheinen sich viele Firmen immer noch schwer damit zu tun, deren Methoden gewinnbringend in ihre Geschäftsmodelle zu integrieren. Über die Wichtigkeit der Themen ist man sich meisten einig, nichtsdestotrotz verzichten viele Unternehmen, teils aufgrund fehlender Expertise, teils aus Kostengründen </w:t>
      </w:r>
      <w:r w:rsidR="00B5068F">
        <w:t>darauf</w:t>
      </w:r>
      <w:r w:rsidR="004E392D">
        <w:t xml:space="preserve"> eigene Data Science Abteilungen aufzubaue</w:t>
      </w:r>
      <w:r w:rsidR="00B5068F">
        <w:t>n. Selbst die die es gerne würden, finden aufgrund der großen Nachfrage nach geschultem Personal in diesem Bereich häufig nicht die richtigen Mitarbeiter um Projekte umzusetzen.</w:t>
      </w:r>
    </w:p>
    <w:p w14:paraId="4E90B21D" w14:textId="3D640FA9" w:rsidR="00B5068F" w:rsidRDefault="00B5068F" w:rsidP="00034B07">
      <w:r>
        <w:t xml:space="preserve">Aus diesen Umständen heraus </w:t>
      </w:r>
      <w:r w:rsidR="001662F1">
        <w:t xml:space="preserve">entstand 2011 die Plattform </w:t>
      </w:r>
      <w:proofErr w:type="spellStart"/>
      <w:r w:rsidR="001662F1">
        <w:t>Kaggle</w:t>
      </w:r>
      <w:proofErr w:type="spellEnd"/>
      <w:r w:rsidR="001662F1">
        <w:t xml:space="preserve">. Was als Projekt des Gründers Anthony </w:t>
      </w:r>
      <w:proofErr w:type="spellStart"/>
      <w:r w:rsidR="001662F1">
        <w:t>Goldbloom</w:t>
      </w:r>
      <w:proofErr w:type="spellEnd"/>
      <w:r w:rsidR="001662F1">
        <w:t xml:space="preserve"> begannt entwickelte sich schnell zur größten Data Science Community weltweit. Grundlegend funktioniert die Seite wie ein Marktplatz für </w:t>
      </w:r>
      <w:proofErr w:type="spellStart"/>
      <w:r w:rsidR="001662F1">
        <w:t>predictive</w:t>
      </w:r>
      <w:proofErr w:type="spellEnd"/>
      <w:r w:rsidR="001662F1">
        <w:t xml:space="preserve"> </w:t>
      </w:r>
      <w:proofErr w:type="spellStart"/>
      <w:r w:rsidR="001662F1">
        <w:t>modelling</w:t>
      </w:r>
      <w:proofErr w:type="spellEnd"/>
      <w:r w:rsidR="001662F1">
        <w:t xml:space="preserve">, Unternehmen mit Problemen in diesem Bereich können Datensätze hochladen und Mitglieder der Community versuchen diese dann im Rahmen von sog. Competitions zu lösen. Die Wettbewerbe folgen dabei dem Prinzip des Crowdsourcings, v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w:t>
      </w:r>
      <w:proofErr w:type="spellStart"/>
      <w:r w:rsidR="002D11FA">
        <w:t>Leaderboard</w:t>
      </w:r>
      <w:proofErr w:type="spellEnd"/>
      <w:r w:rsidR="002D11FA">
        <w:t xml:space="preserve"> in der jeweiligen Challenge auf welchem die Teilnehmer ihre Ergebnisse hochladen können und in Form einer Score werden diese dann bewerten und gerankt. </w:t>
      </w:r>
    </w:p>
    <w:p w14:paraId="44C745C8" w14:textId="513A6CA8" w:rsidR="00686E14" w:rsidRDefault="00686E14" w:rsidP="009A1B72">
      <w:r>
        <w:t xml:space="preserve">Ein zentraler Kerngedanke von </w:t>
      </w:r>
      <w:proofErr w:type="spellStart"/>
      <w:r>
        <w:t>Kaggle</w:t>
      </w:r>
      <w:proofErr w:type="spellEnd"/>
      <w:r>
        <w:t xml:space="preserve"> Competitions ist</w:t>
      </w:r>
      <w:r w:rsidR="000B37AD">
        <w:t xml:space="preserve"> neben</w:t>
      </w:r>
      <w:r>
        <w:t xml:space="preserve"> Crowdsourcing </w:t>
      </w:r>
      <w:r w:rsidR="000B37AD">
        <w:t xml:space="preserve">außerdem </w:t>
      </w:r>
      <w:proofErr w:type="spellStart"/>
      <w:r w:rsidR="000B37AD">
        <w:t>Shared</w:t>
      </w:r>
      <w:proofErr w:type="spellEnd"/>
      <w:r w:rsidR="000B37AD">
        <w:t xml:space="preserve"> Information,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den Ergebnissen </w:t>
      </w:r>
      <w:r w:rsidR="000B37AD">
        <w:t xml:space="preserve">anderer </w:t>
      </w:r>
      <w:r w:rsidR="00D46891">
        <w:t>aufbauen können und sich zu neuen Ansätzen zu Problemlösung inspirieren lassen</w:t>
      </w:r>
      <w:r w:rsidR="000B37AD">
        <w:t xml:space="preserve"> können</w:t>
      </w:r>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301B28">
            <w:t>(Marr, 2016, pp. 281–286)</w:t>
          </w:r>
          <w:r w:rsidR="003F5D2B">
            <w:fldChar w:fldCharType="end"/>
          </w:r>
        </w:sdtContent>
      </w:sdt>
      <w:r w:rsidR="0068144C">
        <w:t xml:space="preserve"> </w:t>
      </w:r>
      <w:proofErr w:type="gramStart"/>
      <w:r w:rsidR="0068144C">
        <w:t>Zusätzlich</w:t>
      </w:r>
      <w:proofErr w:type="gramEnd"/>
      <w:r w:rsidR="0068144C">
        <w:t xml:space="preserve"> gibt es außerdem noch ein Forum für Fragen und Diskussionen rund um den Wettbewerb. </w:t>
      </w:r>
    </w:p>
    <w:p w14:paraId="2BCCE957" w14:textId="5650CEEE"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 ohne</w:t>
      </w:r>
      <w:r>
        <w:t xml:space="preserve"> </w:t>
      </w:r>
      <w:r w:rsidR="00E739CC">
        <w:t>dass der Nutzer eine sich 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301B28">
            <w:t>(Guo, 2017)</w:t>
          </w:r>
          <w:r w:rsidR="00796C58">
            <w:fldChar w:fldCharType="end"/>
          </w:r>
        </w:sdtContent>
      </w:sdt>
      <w:r w:rsidR="005A0BB4">
        <w:t xml:space="preserve">. Angeboten wird somit quasi ein kostenloses </w:t>
      </w:r>
      <w:r w:rsidR="005A0BB4">
        <w:lastRenderedPageBreak/>
        <w:t xml:space="preserve">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277C7585" w:rsidR="00BC4363" w:rsidRPr="009D4963" w:rsidRDefault="00BC4363" w:rsidP="009A1B72">
      <w:pPr>
        <w:rPr>
          <w:color w:val="FF0000"/>
        </w:rPr>
      </w:pPr>
      <w:r w:rsidRPr="009D4963">
        <w:rPr>
          <w:color w:val="FF0000"/>
        </w:rP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rsidRPr="009D4963">
        <w:rPr>
          <w:color w:val="FF0000"/>
        </w:rPr>
        <w:t xml:space="preserve">der Modelle </w:t>
      </w:r>
      <w:r w:rsidRPr="009D4963">
        <w:rPr>
          <w:color w:val="FF0000"/>
        </w:rPr>
        <w:t xml:space="preserve">bewertet wird. </w:t>
      </w:r>
      <w:sdt>
        <w:sdtPr>
          <w:rPr>
            <w:color w:val="FF0000"/>
          </w:rPr>
          <w:alias w:val="Don't edit this field"/>
          <w:tag w:val="CitaviPlaceholder#84b0bc9d-5527-4ef3-86ce-4c19eaf19b96"/>
          <w:id w:val="-1060165932"/>
          <w:placeholder>
            <w:docPart w:val="DefaultPlaceholder_-1854013440"/>
          </w:placeholder>
        </w:sdtPr>
        <w:sdtContent>
          <w:r w:rsidRPr="009D4963">
            <w:rPr>
              <w:color w:val="FF0000"/>
            </w:rPr>
            <w:fldChar w:fldCharType="begin"/>
          </w:r>
          <w:r w:rsidR="002C55D4" w:rsidRPr="009D4963">
            <w:rPr>
              <w:color w:val="FF0000"/>
            </w:rPr>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rsidRPr="009D4963">
            <w:rPr>
              <w:color w:val="FF0000"/>
            </w:rPr>
            <w:fldChar w:fldCharType="separate"/>
          </w:r>
          <w:r w:rsidR="00301B28">
            <w:rPr>
              <w:color w:val="FF0000"/>
            </w:rPr>
            <w:t>(</w:t>
          </w:r>
          <w:proofErr w:type="spellStart"/>
          <w:r w:rsidR="00301B28">
            <w:rPr>
              <w:color w:val="FF0000"/>
            </w:rPr>
            <w:t>Goldbloom</w:t>
          </w:r>
          <w:proofErr w:type="spellEnd"/>
          <w:r w:rsidR="00301B28">
            <w:rPr>
              <w:color w:val="FF0000"/>
            </w:rPr>
            <w:t>, 2018)</w:t>
          </w:r>
          <w:r w:rsidRPr="009D4963">
            <w:rPr>
              <w:color w:val="FF0000"/>
            </w:rPr>
            <w:fldChar w:fldCharType="end"/>
          </w:r>
        </w:sdtContent>
      </w:sdt>
    </w:p>
    <w:p w14:paraId="4DDD320F" w14:textId="3EEC0324" w:rsidR="00DD38E7" w:rsidRDefault="00DD38E7" w:rsidP="009A1B72">
      <w:r>
        <w:t xml:space="preserve">Ein bisschen ausgegliedert aus der eigentlichen Plattform betreibt </w:t>
      </w:r>
      <w:proofErr w:type="spellStart"/>
      <w:r>
        <w:t>Kaggle</w:t>
      </w:r>
      <w:proofErr w:type="spellEnd"/>
      <w:r>
        <w:t xml:space="preserve"> auch noch den </w:t>
      </w:r>
      <w:r w:rsidR="00DE0371">
        <w:t>hauseigenen</w:t>
      </w:r>
      <w:r>
        <w:t xml:space="preserve"> Blog „</w:t>
      </w:r>
      <w:proofErr w:type="spellStart"/>
      <w:r>
        <w:t>No</w:t>
      </w:r>
      <w:proofErr w:type="spellEnd"/>
      <w:r>
        <w:t xml:space="preserve"> Free </w:t>
      </w:r>
      <w:proofErr w:type="spellStart"/>
      <w:r>
        <w:t>Hunch</w:t>
      </w:r>
      <w:proofErr w:type="spellEnd"/>
      <w:r>
        <w:t>“</w:t>
      </w:r>
      <w:r w:rsidR="0068144C">
        <w:t>. Darauf werden</w:t>
      </w:r>
      <w:r>
        <w:t xml:space="preserve">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77777777" w:rsidR="002E4D15" w:rsidRDefault="002E4D15" w:rsidP="002E4D15">
      <w:pPr>
        <w:pStyle w:val="berschrift2"/>
      </w:pPr>
      <w:bookmarkStart w:id="2" w:name="_Toc522957621"/>
      <w:r>
        <w:t>Was ist die Winton Stock Market Challenge</w:t>
      </w:r>
      <w:bookmarkEnd w:id="2"/>
    </w:p>
    <w:p w14:paraId="3DDCA22C" w14:textId="79BBA959" w:rsidR="00DD38E7" w:rsidRDefault="009C3C61" w:rsidP="00DD38E7">
      <w:r>
        <w:t xml:space="preserve">The Winton Stock Market Challenge war die zweite </w:t>
      </w:r>
      <w:proofErr w:type="spellStart"/>
      <w:r>
        <w:t>Recruitment</w:t>
      </w:r>
      <w:proofErr w:type="spellEnd"/>
      <w:r>
        <w:t xml:space="preserve"> Competition die von der Investment</w:t>
      </w:r>
      <w:r w:rsidR="00245FA1">
        <w:t>-</w:t>
      </w:r>
      <w:r>
        <w:t>Management</w:t>
      </w:r>
      <w:r w:rsidR="00DE0371">
        <w:t>-</w:t>
      </w:r>
      <w:r>
        <w:t>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 xml:space="preserve">außerdem Bewerbungsgespräche mit dem Analytics 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vergangenen Performance</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p>
    <w:p w14:paraId="54464BF9" w14:textId="7CF95069"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p>
    <w:p w14:paraId="27DD6F11" w14:textId="0118FB01" w:rsidR="00FC142C" w:rsidRDefault="000B6FC0" w:rsidP="00DD38E7">
      <w:r>
        <w:t xml:space="preserve">Designt wurde die Challenge von zwei Mitarbeitern der Forschungsabteilung von Winton, die nach eigenen Angaben versucht haben </w:t>
      </w:r>
      <w:r w:rsidR="00AF5460">
        <w:t xml:space="preserve">damit </w:t>
      </w:r>
      <w:r>
        <w:t>einen guten Überblick ihres Tagesgeschäfts abzubilden</w:t>
      </w:r>
      <w:r w:rsidR="00AF5460">
        <w:t>. Demnach galt es sich mit großen Mengen an verrauschten Daten und instationären Prozessen auseinander zusetzten.</w:t>
      </w:r>
    </w:p>
    <w:p w14:paraId="74FAB052" w14:textId="21A34726" w:rsidR="00597365" w:rsidRDefault="00B61F91" w:rsidP="00DD38E7">
      <w:r>
        <w:lastRenderedPageBreak/>
        <w:t>Für die Teilnehmer b</w:t>
      </w:r>
      <w:r w:rsidR="00210AE8">
        <w:t>ereitgestellt wurde ein Trainingsdatensatz</w:t>
      </w:r>
      <w:r w:rsidR="00AA4325">
        <w:t xml:space="preserve"> mit 40.000 Einträgen</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21A10FBE"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9C6475">
        <w:rPr>
          <w:noProof/>
        </w:rPr>
        <w:t>1</w:t>
      </w:r>
      <w:r>
        <w:fldChar w:fldCharType="end"/>
      </w:r>
      <w:r>
        <w:t xml:space="preserve"> </w:t>
      </w:r>
      <w:r w:rsidR="00AF5460">
        <w:t xml:space="preserve">graphische Darstellung der Datensätze. </w:t>
      </w:r>
      <w:proofErr w:type="spellStart"/>
      <w:r>
        <w:rPr>
          <w:color w:val="FF0000"/>
        </w:rPr>
        <w:t>Quekke</w:t>
      </w:r>
      <w:proofErr w:type="spellEnd"/>
      <w:r>
        <w:rPr>
          <w:color w:val="FF0000"/>
        </w:rPr>
        <w:t xml:space="preserve"> mit angeben</w:t>
      </w:r>
    </w:p>
    <w:p w14:paraId="6F5BC9D8" w14:textId="46D14B70" w:rsidR="00116731" w:rsidRDefault="00AA4325" w:rsidP="00DD38E7">
      <w:r>
        <w:t>Im Testdatensatz mit 120.000 Einträgen sind nur die Features, die vergangenen Tagesrenditen und die Minutenrenditen von eins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w:t>
      </w:r>
      <w:r w:rsidR="00AF5460">
        <w:t xml:space="preserve">versucht </w:t>
      </w:r>
      <w:r w:rsidR="00245FA1">
        <w:t>die Challenge noch realitätsnäher zu gestalten</w:t>
      </w:r>
      <w:r w:rsidR="00260AA4">
        <w:t>.</w:t>
      </w:r>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790D54D8"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301B28">
            <w:t>(Anderson, 2015b, 2016)</w:t>
          </w:r>
          <w:r w:rsidR="008F7D23">
            <w:fldChar w:fldCharType="end"/>
          </w:r>
        </w:sdtContent>
      </w:sdt>
    </w:p>
    <w:p w14:paraId="0BE461E0" w14:textId="463841FF" w:rsidR="00122A2F" w:rsidRDefault="00245FA1" w:rsidP="00DD38E7">
      <w:r>
        <w:lastRenderedPageBreak/>
        <w:t>Außerdem erwähnenswert ist</w:t>
      </w:r>
      <w:r w:rsidR="00692CE6">
        <w:t xml:space="preserve">, dass während des Wettbewerbs der Testdatensatz geändert werden musste. Einigen Teilnehmern gelang es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D831CC">
        <w:t xml:space="preserve"> zu entschlüsseln</w:t>
      </w:r>
      <w:r w:rsidR="00122A2F">
        <w:t>,</w:t>
      </w:r>
      <w:r w:rsidR="00D831CC">
        <w:t xml:space="preserve"> wie die Testdaten zwischen den beiden </w:t>
      </w:r>
      <w:proofErr w:type="spellStart"/>
      <w:r w:rsidR="00D831CC">
        <w:t>Leaderboards</w:t>
      </w:r>
      <w:proofErr w:type="spellEnd"/>
      <w:r w:rsidR="00D831CC">
        <w:t xml:space="preserve"> aufgeteilt wurden</w:t>
      </w:r>
      <w:r w:rsidR="00122A2F">
        <w:t xml:space="preserve">. </w:t>
      </w:r>
      <w:r w:rsidR="00D831CC">
        <w:t xml:space="preserve">Da auf dem öffentlichen </w:t>
      </w:r>
      <w:proofErr w:type="spellStart"/>
      <w:r w:rsidR="00D831CC">
        <w:t>Leaderboard</w:t>
      </w:r>
      <w:proofErr w:type="spellEnd"/>
      <w:r w:rsidR="00D831CC">
        <w:t xml:space="preserve"> schon während der Challenge validiert werden konnte war davon auszugehen</w:t>
      </w:r>
      <w:r w:rsidR="00AC663B">
        <w:t>,</w:t>
      </w:r>
      <w:r w:rsidR="00D831CC">
        <w:t xml:space="preserve"> dass so auch Rückschlüsse auf das private </w:t>
      </w:r>
      <w:proofErr w:type="spellStart"/>
      <w:r w:rsidR="00D831CC">
        <w:t>Leaderboard</w:t>
      </w:r>
      <w:proofErr w:type="spellEnd"/>
      <w:r w:rsidR="00D831CC">
        <w:t xml:space="preserve"> gezogen werden konnten und </w:t>
      </w:r>
      <w:r w:rsidR="00122A2F">
        <w:t xml:space="preserve">Winton entschied 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301B28">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3" w:name="_Toc522957622"/>
      <w:r>
        <w:t>Was ist die Forschungslücke</w:t>
      </w:r>
      <w:bookmarkEnd w:id="3"/>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5052AA32" w:rsidR="00C33EF0" w:rsidRPr="002C6725" w:rsidRDefault="00C33EF0" w:rsidP="00653C3C">
      <w:pPr>
        <w:rPr>
          <w:color w:val="FF0000"/>
        </w:rPr>
      </w:pPr>
      <w:r w:rsidRPr="004E762D">
        <w:t xml:space="preserve">Der Umstand, dass gute Prognosen auf den Trainingsdaten </w:t>
      </w:r>
      <w:r w:rsidR="004E762D">
        <w:t xml:space="preserve">sich </w:t>
      </w:r>
      <w:r w:rsidRPr="004E762D">
        <w:t xml:space="preserve">oft nicht aufs </w:t>
      </w:r>
      <w:proofErr w:type="spellStart"/>
      <w:r w:rsidRPr="004E762D">
        <w:t>Leaderboard</w:t>
      </w:r>
      <w:proofErr w:type="spellEnd"/>
      <w:r w:rsidRPr="004E762D">
        <w:t xml:space="preserve"> zu Übertragen schienen</w:t>
      </w:r>
      <w:r w:rsidR="004E762D">
        <w:t>,</w:t>
      </w:r>
      <w:r w:rsidRPr="004E762D">
        <w:t xml:space="preserve"> zeigte wie wichtig es war, den permanenten Hang der Modelle zu </w:t>
      </w:r>
      <w:proofErr w:type="spellStart"/>
      <w:r w:rsidRPr="004E762D">
        <w:t>overfitten</w:t>
      </w:r>
      <w:proofErr w:type="spellEnd"/>
      <w:r w:rsidRPr="004E762D">
        <w:t xml:space="preserve">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2C6725">
        <w:t xml:space="preserve"> </w:t>
      </w:r>
      <w:r w:rsidR="002C6725">
        <w:rPr>
          <w:color w:val="FF0000"/>
        </w:rPr>
        <w:t>(</w:t>
      </w:r>
      <w:proofErr w:type="spellStart"/>
      <w:r w:rsidR="002C6725">
        <w:rPr>
          <w:color w:val="FF0000"/>
        </w:rPr>
        <w:t>Leaderboard</w:t>
      </w:r>
      <w:proofErr w:type="spellEnd"/>
      <w:r w:rsidR="002C6725">
        <w:rPr>
          <w:color w:val="FF0000"/>
        </w:rPr>
        <w:t xml:space="preserve"> als Quelle)</w:t>
      </w:r>
    </w:p>
    <w:p w14:paraId="12032847" w14:textId="770F6CC4"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nicht der breiten Öffentlichkeit zugänglich gemacht </w:t>
      </w:r>
      <w:sdt>
        <w:sdtPr>
          <w:alias w:val="Don't edit this field"/>
          <w:tag w:val="CitaviPlaceholder#1434c674-68b7-4275-969a-be846e3aab0f"/>
          <w:id w:val="1200823433"/>
          <w:placeholder>
            <w:docPart w:val="DefaultPlaceholder_-1854013440"/>
          </w:placeholder>
        </w:sdtPr>
        <w:sdtContent>
          <w:r w:rsidR="003C5076">
            <w:fldChar w:fldCharType="begin"/>
          </w:r>
          <w:r w:rsidR="003C5076">
            <w:instrText>ADDIN CitaviPlaceholder{eyIkaWQiOiIxIiwiRW50cmllcyI6W3siJGlkIjoiMiIsIklkIjoiZTMzNmU1ODMtYzcxYi00ZmJhLTkwNTQtMzE0MDZhODQ3YTBj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xNDM0YzY3NC02OGI3LTQyNzUtOTY5YS1iZTg0NmUzYWFiMGYiLCJUZXh0IjoiKEFuZGVyc29uLCAyMDE2KSIsIldBSVZlcnNpb24iOiI2LjEuMC4wIn0=}</w:instrText>
          </w:r>
          <w:r w:rsidR="003C5076">
            <w:fldChar w:fldCharType="separate"/>
          </w:r>
          <w:r w:rsidR="00301B28">
            <w:t>(Anderson, 2016)</w:t>
          </w:r>
          <w:r w:rsidR="003C5076">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lastRenderedPageBreak/>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474EDD46" w:rsidR="00745FC0" w:rsidRDefault="00745FC0" w:rsidP="00653C3C">
      <w:r>
        <w:t>Zusammengefasst werden die erarbeiteten Erkenntnis</w:t>
      </w:r>
      <w:r w:rsidR="00C944A2">
        <w:t>s</w:t>
      </w:r>
      <w:r>
        <w:t xml:space="preserve">e dann in einem Model, das nicht nur die Benchmark geschlagen hätte, sondern außerdem auf dem </w:t>
      </w:r>
      <w:proofErr w:type="spellStart"/>
      <w:r>
        <w:t>Leaderboard</w:t>
      </w:r>
      <w:proofErr w:type="spellEnd"/>
      <w:r>
        <w:t xml:space="preserve"> unter den besten 1% aller Teilnehmer rangiert hätte</w:t>
      </w:r>
      <w:r w:rsidR="00AC663B">
        <w:t>.</w:t>
      </w:r>
    </w:p>
    <w:p w14:paraId="0EB52F9F" w14:textId="7593568E" w:rsidR="00041BC5" w:rsidRPr="00D627A1" w:rsidRDefault="00025D86" w:rsidP="00041BC5">
      <w:pPr>
        <w:pStyle w:val="berschrift2"/>
        <w:rPr>
          <w:color w:val="FF0000"/>
        </w:rPr>
      </w:pPr>
      <w:bookmarkStart w:id="4" w:name="_Toc522957623"/>
      <w:r w:rsidRPr="00D627A1">
        <w:rPr>
          <w:color w:val="FF0000"/>
        </w:rPr>
        <w:t>Verwendete Software</w:t>
      </w:r>
      <w:bookmarkEnd w:id="4"/>
    </w:p>
    <w:p w14:paraId="306C6A4A" w14:textId="7C635660" w:rsidR="00025D86" w:rsidRPr="00D627A1" w:rsidRDefault="00745FC0" w:rsidP="00025D86">
      <w:pPr>
        <w:rPr>
          <w:color w:val="FF0000"/>
        </w:rPr>
      </w:pPr>
      <w:r w:rsidRPr="00D627A1">
        <w:rPr>
          <w:color w:val="FF0000"/>
        </w:rPr>
        <w:t xml:space="preserve">Für das Vorgehen wurde auf verschiedene Softwarepakete zurückgegriffen. Aufbauend auf der Entwicklungsumgebung </w:t>
      </w:r>
      <w:proofErr w:type="spellStart"/>
      <w:r w:rsidRPr="00D627A1">
        <w:rPr>
          <w:i/>
          <w:color w:val="FF0000"/>
        </w:rPr>
        <w:t>Anaconda</w:t>
      </w:r>
      <w:proofErr w:type="spellEnd"/>
      <w:r w:rsidRPr="00D627A1">
        <w:rPr>
          <w:i/>
          <w:color w:val="FF0000"/>
        </w:rPr>
        <w:t xml:space="preserve"> 5.2</w:t>
      </w:r>
      <w:r w:rsidRPr="00D627A1">
        <w:rPr>
          <w:color w:val="FF0000"/>
        </w:rPr>
        <w:t xml:space="preserve"> wurde </w:t>
      </w:r>
      <w:proofErr w:type="spellStart"/>
      <w:r w:rsidRPr="00D627A1">
        <w:rPr>
          <w:i/>
          <w:color w:val="FF0000"/>
        </w:rPr>
        <w:t>IPython</w:t>
      </w:r>
      <w:proofErr w:type="spellEnd"/>
      <w:r w:rsidRPr="00D627A1">
        <w:rPr>
          <w:color w:val="FF0000"/>
        </w:rPr>
        <w:t xml:space="preserve"> als </w:t>
      </w:r>
      <w:proofErr w:type="spellStart"/>
      <w:r w:rsidRPr="00D627A1">
        <w:rPr>
          <w:color w:val="FF0000"/>
        </w:rPr>
        <w:t>programmiersprache</w:t>
      </w:r>
      <w:proofErr w:type="spellEnd"/>
      <w:r w:rsidRPr="00D627A1">
        <w:rPr>
          <w:color w:val="FF0000"/>
        </w:rPr>
        <w:t xml:space="preserve"> gewählt und </w:t>
      </w:r>
      <w:r w:rsidR="00D627A1" w:rsidRPr="00D627A1">
        <w:rPr>
          <w:color w:val="FF0000"/>
        </w:rPr>
        <w:t xml:space="preserve">weitgehen mit </w:t>
      </w:r>
      <w:proofErr w:type="spellStart"/>
      <w:r w:rsidR="00D627A1" w:rsidRPr="00D627A1">
        <w:rPr>
          <w:color w:val="FF0000"/>
        </w:rPr>
        <w:t>Jupyter</w:t>
      </w:r>
      <w:proofErr w:type="spellEnd"/>
      <w:r w:rsidR="00D627A1" w:rsidRPr="00D627A1">
        <w:rPr>
          <w:color w:val="FF0000"/>
        </w:rPr>
        <w:t xml:space="preserve"> Notebooks gearbeitet. Als Paket für die Datenverarbeitung </w:t>
      </w:r>
      <w:proofErr w:type="spellStart"/>
      <w:r w:rsidR="00D627A1" w:rsidRPr="00D627A1">
        <w:rPr>
          <w:color w:val="FF0000"/>
        </w:rPr>
        <w:t>viel</w:t>
      </w:r>
      <w:proofErr w:type="spellEnd"/>
      <w:r w:rsidR="00D627A1" w:rsidRPr="00D627A1">
        <w:rPr>
          <w:color w:val="FF0000"/>
        </w:rPr>
        <w:t xml:space="preserve"> die Wahl auf Pandas, mit dem auch stückweit</w:t>
      </w:r>
    </w:p>
    <w:p w14:paraId="7D739CF2" w14:textId="77777777" w:rsidR="00041BC5" w:rsidRPr="00041BC5" w:rsidRDefault="00041BC5" w:rsidP="00041BC5"/>
    <w:p w14:paraId="36182C90" w14:textId="77777777" w:rsidR="002E4D15" w:rsidRDefault="00CC3557" w:rsidP="002E4D15">
      <w:pPr>
        <w:pStyle w:val="berschrift1"/>
      </w:pPr>
      <w:bookmarkStart w:id="5" w:name="_Toc522957624"/>
      <w:r>
        <w:t>Ein Blick auf die Daten</w:t>
      </w:r>
      <w:bookmarkEnd w:id="5"/>
    </w:p>
    <w:p w14:paraId="58725BFD" w14:textId="77777777" w:rsidR="002E4D15" w:rsidRDefault="002E4D15" w:rsidP="002E4D15">
      <w:pPr>
        <w:pStyle w:val="berschrift2"/>
      </w:pPr>
      <w:bookmarkStart w:id="6" w:name="_Ref522578463"/>
      <w:bookmarkStart w:id="7" w:name="_Ref522578475"/>
      <w:bookmarkStart w:id="8" w:name="_Ref522578481"/>
      <w:bookmarkStart w:id="9" w:name="_Ref522578487"/>
      <w:bookmarkStart w:id="10" w:name="_Ref522578501"/>
      <w:bookmarkStart w:id="11" w:name="_Ref522578524"/>
      <w:bookmarkStart w:id="12" w:name="_Toc522957625"/>
      <w:r>
        <w:t>Daten erklären</w:t>
      </w:r>
      <w:bookmarkEnd w:id="6"/>
      <w:bookmarkEnd w:id="7"/>
      <w:bookmarkEnd w:id="8"/>
      <w:bookmarkEnd w:id="9"/>
      <w:bookmarkEnd w:id="10"/>
      <w:bookmarkEnd w:id="11"/>
      <w:bookmarkEnd w:id="12"/>
    </w:p>
    <w:p w14:paraId="363FE449" w14:textId="224BE704" w:rsidR="007D2E46" w:rsidRPr="00025D86" w:rsidRDefault="007D2E46" w:rsidP="007D2E46">
      <w:r>
        <w:t>Aus dem abschließende</w:t>
      </w:r>
      <w:r w:rsidR="00AC663B">
        <w:t>n</w:t>
      </w:r>
      <w:r>
        <w:t xml:space="preserve">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w:t>
      </w:r>
      <w:r w:rsidR="00AC663B">
        <w:t>s</w:t>
      </w:r>
      <w:r>
        <w:t xml:space="preserve"> oder teilweise auch ohne jegliche Bedeutung</w:t>
      </w:r>
      <w:r w:rsidR="00AC663B">
        <w:t>.</w:t>
      </w:r>
      <w:r>
        <w:t xml:space="preserve"> </w:t>
      </w:r>
      <w:r w:rsidR="00AC663B">
        <w:t>T</w:t>
      </w:r>
      <w:r>
        <w:t xml:space="preserve">rotzdem wird angenommen das mit Ausnahme von </w:t>
      </w:r>
      <w:r w:rsidRPr="00AC663B">
        <w:rPr>
          <w:i/>
        </w:rPr>
        <w:t>Feature_5</w:t>
      </w:r>
      <w:r>
        <w:t xml:space="preserve"> und </w:t>
      </w:r>
      <w:r w:rsidRPr="00AC663B">
        <w:rPr>
          <w:i/>
        </w:rPr>
        <w:t>Feature_7</w:t>
      </w:r>
      <w:r>
        <w:t xml:space="preserve"> die meisten keine besonders </w:t>
      </w:r>
      <w:r w:rsidR="001D1873">
        <w:t>ausgeprägte</w:t>
      </w:r>
      <w:r>
        <w:t xml:space="preserve"> Vorhersagekraft hab</w:t>
      </w:r>
      <w:r w:rsidR="001D1873">
        <w:t>en</w:t>
      </w:r>
      <w:r>
        <w:t xml:space="preserve"> </w:t>
      </w:r>
      <w:r w:rsidRPr="00025D86">
        <w:t>Die Tages- und Minutenrenditen waren außerdem bereits logarithmiert.</w:t>
      </w:r>
    </w:p>
    <w:p w14:paraId="4C258329" w14:textId="21FBE335"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301B28">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2A0DF582" w:rsidR="007D2E46" w:rsidRDefault="007D2E46" w:rsidP="007D2E46">
      <w:pPr>
        <w:pStyle w:val="Beschriftung"/>
      </w:pPr>
      <w:bookmarkStart w:id="13" w:name="_Ref522016548"/>
      <w:r>
        <w:t xml:space="preserve">Abbildung </w:t>
      </w:r>
      <w:r>
        <w:fldChar w:fldCharType="begin"/>
      </w:r>
      <w:r>
        <w:instrText xml:space="preserve"> SEQ Abbildung \* ARABIC </w:instrText>
      </w:r>
      <w:r>
        <w:fldChar w:fldCharType="separate"/>
      </w:r>
      <w:r w:rsidR="009C6475">
        <w:rPr>
          <w:noProof/>
        </w:rPr>
        <w:t>2</w:t>
      </w:r>
      <w:r>
        <w:fldChar w:fldCharType="end"/>
      </w:r>
      <w:bookmarkEnd w:id="13"/>
      <w:r w:rsidR="00FD5BC6">
        <w:t xml:space="preserve"> Anteil der fehlenden Werte für Trainings- und Testdaten</w:t>
      </w:r>
    </w:p>
    <w:p w14:paraId="5F3F79CB" w14:textId="3FB9AFFA" w:rsidR="007D2E46" w:rsidRDefault="007D2E46" w:rsidP="007D2E46">
      <w:r>
        <w:t xml:space="preserve">Wie auf Abbildung 1 zu sehen ist, </w:t>
      </w:r>
      <w:r w:rsidR="00705C1F">
        <w:t xml:space="preserve">ist </w:t>
      </w:r>
      <w:r>
        <w:t>der Anteil der fehlenden Werte bei den Features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04B9C103" w:rsidR="007D2E46" w:rsidRDefault="007D2E46" w:rsidP="007D2E46">
      <w:pPr>
        <w:pStyle w:val="Beschriftung"/>
      </w:pPr>
      <w:r>
        <w:t xml:space="preserve">Abbildung </w:t>
      </w:r>
      <w:r>
        <w:fldChar w:fldCharType="begin"/>
      </w:r>
      <w:r>
        <w:instrText xml:space="preserve"> SEQ Abbildung \* ARABIC </w:instrText>
      </w:r>
      <w:r>
        <w:fldChar w:fldCharType="separate"/>
      </w:r>
      <w:r w:rsidR="009C6475">
        <w:rPr>
          <w:noProof/>
        </w:rPr>
        <w:t>3</w:t>
      </w:r>
      <w:r>
        <w:fldChar w:fldCharType="end"/>
      </w:r>
      <w:r>
        <w:t xml:space="preserve"> Verteilung der </w:t>
      </w:r>
      <w:r w:rsidR="00705C1F">
        <w:t xml:space="preserve">Anteil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5A4DFB73"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301B28">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weitens das behandeln der fehlenden Werte als „</w:t>
      </w:r>
      <w:proofErr w:type="spellStart"/>
      <w:r>
        <w:t>special</w:t>
      </w:r>
      <w:proofErr w:type="spellEnd"/>
      <w:r>
        <w:t xml:space="preserve"> </w:t>
      </w:r>
      <w:proofErr w:type="spellStart"/>
      <w:r>
        <w:t>values</w:t>
      </w:r>
      <w:proofErr w:type="spellEnd"/>
      <w:r>
        <w:t xml:space="preserve">“, also dem </w:t>
      </w:r>
      <w:r w:rsidR="00705C1F">
        <w:t>Z</w:t>
      </w:r>
      <w:r>
        <w:t>uweisen eines neuen Wertes, der ersichtlich macht, da</w:t>
      </w:r>
      <w:r w:rsidR="00705C1F">
        <w:t>s</w:t>
      </w:r>
      <w:r>
        <w:t>s es sich dabei um fehlende Werte handel</w:t>
      </w:r>
      <w:r w:rsidR="00705C1F">
        <w:t>t.</w:t>
      </w:r>
      <w:r>
        <w:t xml:space="preserve"> </w:t>
      </w:r>
      <w:r w:rsidR="00705C1F">
        <w:t>O</w:t>
      </w:r>
      <w:r>
        <w:t xml:space="preserve">der drittens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der Charakteristik bzw. den Gründen für die Lücken im Datensatz. Nachdem 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4CC02D6A"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rsidR="00705C1F" w:rsidRPr="00705C1F">
        <w:rPr>
          <w:color w:val="FF0000"/>
        </w:rPr>
        <w:t>(</w:t>
      </w:r>
      <w:r w:rsidR="00705C1F">
        <w:rPr>
          <w:color w:val="FF0000"/>
        </w:rPr>
        <w:t xml:space="preserve">quelle </w:t>
      </w:r>
      <w:proofErr w:type="spellStart"/>
      <w:r w:rsidR="00705C1F">
        <w:rPr>
          <w:color w:val="FF0000"/>
        </w:rPr>
        <w:t>paper</w:t>
      </w:r>
      <w:proofErr w:type="spellEnd"/>
      <w:r w:rsidR="00705C1F">
        <w:rPr>
          <w:color w:val="FF0000"/>
        </w:rPr>
        <w:t xml:space="preserve"> von </w:t>
      </w:r>
      <w:proofErr w:type="spellStart"/>
      <w:r w:rsidR="00705C1F">
        <w:rPr>
          <w:color w:val="FF0000"/>
        </w:rPr>
        <w:t>kaiser</w:t>
      </w:r>
      <w:proofErr w:type="spellEnd"/>
      <w:r w:rsidR="00705C1F">
        <w:rPr>
          <w:color w:val="FF0000"/>
        </w:rPr>
        <w:t xml:space="preserve"> oder </w:t>
      </w:r>
      <w:proofErr w:type="spellStart"/>
      <w:r w:rsidR="00705C1F">
        <w:rPr>
          <w:color w:val="FF0000"/>
        </w:rPr>
        <w:t>machnie</w:t>
      </w:r>
      <w:proofErr w:type="spellEnd"/>
      <w:r w:rsidR="00705C1F">
        <w:rPr>
          <w:color w:val="FF0000"/>
        </w:rPr>
        <w:t xml:space="preserve"> </w:t>
      </w:r>
      <w:proofErr w:type="spellStart"/>
      <w:r w:rsidR="00705C1F">
        <w:rPr>
          <w:color w:val="FF0000"/>
        </w:rPr>
        <w:t>learning</w:t>
      </w:r>
      <w:proofErr w:type="spellEnd"/>
      <w:r w:rsidR="00705C1F">
        <w:rPr>
          <w:color w:val="FF0000"/>
        </w:rPr>
        <w:t xml:space="preserve"> </w:t>
      </w:r>
      <w:proofErr w:type="spellStart"/>
      <w:r w:rsidR="00705C1F">
        <w:rPr>
          <w:color w:val="FF0000"/>
        </w:rPr>
        <w:t>mastery</w:t>
      </w:r>
      <w:proofErr w:type="spellEnd"/>
      <w:r w:rsidR="00705C1F" w:rsidRPr="00705C1F">
        <w:rPr>
          <w:color w:val="FF0000"/>
        </w:rPr>
        <w:t>)</w:t>
      </w:r>
      <w:r>
        <w:t xml:space="preserve">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 diesen Zusammenhang korrekt zu interpretieren, wurden diese Varia</w:t>
      </w:r>
      <w:r w:rsidR="00025D86">
        <w:t>b</w:t>
      </w:r>
      <w:r w:rsidR="003A0EA5">
        <w:t>le</w:t>
      </w:r>
      <w:r w:rsidR="00025D86">
        <w:t>n</w:t>
      </w:r>
      <w:r w:rsidR="003A0EA5">
        <w:t xml:space="preserve"> zu Beginn mittels </w:t>
      </w:r>
      <w:proofErr w:type="spellStart"/>
      <w:r w:rsidR="003A0EA5">
        <w:t>One</w:t>
      </w:r>
      <w:proofErr w:type="spellEnd"/>
      <w:r w:rsidR="003A0EA5">
        <w:t xml:space="preserve">-Hot-Kodierung in Dummy-Variablen überführt. Anschließend wurden auch </w:t>
      </w:r>
      <w:r w:rsidR="00025D86">
        <w:t>hier</w:t>
      </w:r>
      <w:r w:rsidR="003A0EA5">
        <w:t xml:space="preserve"> die Lücken im Datensatz mit den jeweiligen Mittelwerten gefüllt. </w:t>
      </w:r>
      <w:sdt>
        <w:sdtPr>
          <w:alias w:val="Don't edit this field"/>
          <w:tag w:val="CitaviPlaceholder#b8683503-6410-4909-ae82-a88f1f058ef1"/>
          <w:id w:val="-1515460586"/>
          <w:placeholder>
            <w:docPart w:val="DefaultPlaceholder_-1854013440"/>
          </w:placeholder>
        </w:sdtPr>
        <w:sdtContent>
          <w:r w:rsidR="00F65264">
            <w:fldChar w:fldCharType="begin"/>
          </w:r>
          <w:r w:rsidR="00F65264">
            <w:instrText>ADDIN CitaviPlaceholder{eyIkaWQiOiIxIiwiRW50cmllcyI6W3siJGlkIjoiMiIsIklkIjoiNzk1MzNhZDktOTFlOS00YjFkLTg2MGYtZDM4ZTUyMzk3NWU5IiwiUmFuZ2VMZW5ndGgiOjM5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4In1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4In19LCJVc2VOdW1iZXJpbmdUeXBlT2ZQYXJlbnREb2N1bWVudCI6ZmFsc2V9XSwiRm9ybWF0dGVkVGV4dCI6eyIkaWQiOiIxNCIsIkNvdW50IjoxLCJUZXh0VW5pdHMiOlt7IiRpZCI6IjE1IiwiRm9udFN0eWxlIjp7IiRpZCI6IjE2IiwiTmV1dHJhbCI6dHJ1ZX0sIlJlYWRpbmdPcmRlciI6MSwiVGV4dCI6IihTYXJrYXIsIEJhbGksICYgU2hhcm1hLCAyMDE4YiwgcC7CoDE2OSkifV19LCJUYWciOiJDaXRhdmlQbGFjZWhvbGRlciNiODY4MzUwMy02NDEwLTQ5MDktYWU4Mi1hODhmMWYwNThlZjEiLCJUZXh0IjoiKFNhcmthciwgQmFsaSwgJiBTaGFybWEsIDIwMThiLCBwLsKgMTY5KSIsIldBSVZlcnNpb24iOiI2LjEuMC4wIn0=}</w:instrText>
          </w:r>
          <w:r w:rsidR="00F65264">
            <w:fldChar w:fldCharType="separate"/>
          </w:r>
          <w:r w:rsidR="00301B28">
            <w:t>(Sarkar, Bali, &amp; Sharma, 2018b, p. 169)</w:t>
          </w:r>
          <w:r w:rsidR="00F65264">
            <w:fldChar w:fldCharType="end"/>
          </w:r>
        </w:sdtContent>
      </w:sdt>
      <w:r w:rsidR="00705C1F">
        <w:t xml:space="preserve"> </w:t>
      </w:r>
    </w:p>
    <w:p w14:paraId="3591C34A" w14:textId="77777777" w:rsidR="002E4D15" w:rsidRDefault="002E4D15" w:rsidP="002E4D15">
      <w:pPr>
        <w:pStyle w:val="berschrift2"/>
      </w:pPr>
      <w:bookmarkStart w:id="14" w:name="_Toc522957626"/>
      <w:r>
        <w:t>EDA/</w:t>
      </w:r>
      <w:proofErr w:type="spellStart"/>
      <w:r>
        <w:t>Descriptive</w:t>
      </w:r>
      <w:proofErr w:type="spellEnd"/>
      <w:r>
        <w:t xml:space="preserve"> Statistik</w:t>
      </w:r>
      <w:bookmarkEnd w:id="14"/>
    </w:p>
    <w:p w14:paraId="33FDB956" w14:textId="77777777" w:rsidR="00E75420" w:rsidRDefault="00E75420" w:rsidP="00E75420">
      <w:pPr>
        <w:pStyle w:val="berschrift3"/>
      </w:pPr>
      <w:bookmarkStart w:id="15" w:name="_Toc522957627"/>
      <w:r>
        <w:t>Feature 7</w:t>
      </w:r>
      <w:bookmarkEnd w:id="15"/>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67F0E411"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9C6475">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1346EA5C"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301B28">
            <w:rPr>
              <w:lang w:eastAsia="de-DE"/>
            </w:rPr>
            <w:t>(Anderson, 2016)</w:t>
          </w:r>
          <w:r w:rsidR="004A59E0">
            <w:rPr>
              <w:lang w:eastAsia="de-DE"/>
            </w:rPr>
            <w:fldChar w:fldCharType="end"/>
          </w:r>
        </w:sdtContent>
      </w:sdt>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6" w:name="_Toc522957628"/>
      <w:r>
        <w:t>Feature 5</w:t>
      </w:r>
      <w:bookmarkEnd w:id="16"/>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5F2AD39D" w:rsidR="0098183D" w:rsidRDefault="0098183D" w:rsidP="0098183D">
      <w:pPr>
        <w:pStyle w:val="Beschriftung"/>
      </w:pPr>
      <w:r>
        <w:t xml:space="preserve">Abbildung </w:t>
      </w:r>
      <w:r>
        <w:fldChar w:fldCharType="begin"/>
      </w:r>
      <w:r>
        <w:instrText xml:space="preserve"> SEQ Abbildung \* ARABIC </w:instrText>
      </w:r>
      <w:r>
        <w:fldChar w:fldCharType="separate"/>
      </w:r>
      <w:r w:rsidR="009C6475">
        <w:rPr>
          <w:noProof/>
        </w:rPr>
        <w:t>5</w:t>
      </w:r>
      <w:r>
        <w:fldChar w:fldCharType="end"/>
      </w:r>
    </w:p>
    <w:p w14:paraId="6F1CB385" w14:textId="5BC131E4"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zwar</w:t>
      </w:r>
      <w:r w:rsidR="005E3094">
        <w:t xml:space="preserve"> nicht, allerdings wurde im Forum vermutet, dass es sich</w:t>
      </w:r>
      <w:r w:rsidR="00D14295">
        <w:t xml:space="preserve"> hierbei</w:t>
      </w:r>
      <w:r w:rsidR="005E3094">
        <w:t xml:space="preserve"> um die Monate Januar bis Oktober handeln könnte</w:t>
      </w:r>
      <w:r w:rsidR="000313D8">
        <w:t>.</w:t>
      </w:r>
      <w:r w:rsidR="005E3094">
        <w:t xml:space="preserve"> </w:t>
      </w:r>
      <w:r w:rsidR="000313D8">
        <w:t>E</w:t>
      </w:r>
      <w:r w:rsidR="005E3094">
        <w:t xml:space="preserve">ine andere Möglichkeit wäre,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r w:rsidR="00D14295">
        <w:rPr>
          <w:color w:val="FF0000"/>
        </w:rPr>
        <w:t>(Quelle)</w:t>
      </w:r>
    </w:p>
    <w:p w14:paraId="504C4CD4" w14:textId="77777777" w:rsidR="002E4D15" w:rsidRDefault="00E75420" w:rsidP="004A59E0">
      <w:pPr>
        <w:pStyle w:val="berschrift3"/>
      </w:pPr>
      <w:bookmarkStart w:id="17" w:name="_Toc522957629"/>
      <w:r>
        <w:t>Zeitreihen und Renditen</w:t>
      </w:r>
      <w:bookmarkEnd w:id="17"/>
    </w:p>
    <w:p w14:paraId="1A2C4A5E" w14:textId="762E490A"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w:t>
      </w:r>
      <w:r w:rsidR="00D14295">
        <w:t>P</w:t>
      </w:r>
      <w:r w:rsidR="00721D83">
        <w:t xml:space="preserve">ositive bzw. </w:t>
      </w:r>
      <w:r w:rsidR="00D14295">
        <w:t>stark 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302DBA76" w14:textId="77777777"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59D7D947" w:rsidR="00145D38" w:rsidRPr="00C270D7" w:rsidRDefault="00145D38"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59D7D947" w:rsidR="00145D38" w:rsidRPr="00C270D7" w:rsidRDefault="00145D38"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1B175104" w:rsidR="00DD63DD" w:rsidRDefault="00721D83" w:rsidP="00DD63DD">
      <w:r>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1D0ED7">
        <w:t xml:space="preserve">Abbildung </w:t>
      </w:r>
      <w:r w:rsidR="001D0ED7">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301B28">
            <w:t xml:space="preserve">(Schmid &amp; </w:t>
          </w:r>
          <w:proofErr w:type="spellStart"/>
          <w:r w:rsidR="00301B28">
            <w:t>Trede</w:t>
          </w:r>
          <w:proofErr w:type="spellEnd"/>
          <w:r w:rsidR="00301B28">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35844053" w:rsidR="00895AA0" w:rsidRDefault="003D195B" w:rsidP="003D195B">
      <w:pPr>
        <w:pStyle w:val="Beschriftung"/>
      </w:pPr>
      <w:bookmarkStart w:id="18" w:name="_Ref522829284"/>
      <w:r>
        <w:t xml:space="preserve">Abbildung </w:t>
      </w:r>
      <w:r>
        <w:fldChar w:fldCharType="begin"/>
      </w:r>
      <w:r>
        <w:instrText xml:space="preserve"> SEQ Abbildung \* ARABIC </w:instrText>
      </w:r>
      <w:r>
        <w:fldChar w:fldCharType="separate"/>
      </w:r>
      <w:r w:rsidR="009C6475">
        <w:rPr>
          <w:noProof/>
        </w:rPr>
        <w:t>7</w:t>
      </w:r>
      <w:r>
        <w:fldChar w:fldCharType="end"/>
      </w:r>
      <w:bookmarkEnd w:id="18"/>
    </w:p>
    <w:p w14:paraId="3A115F62" w14:textId="07A195E1" w:rsidR="00895AA0" w:rsidRPr="00F02020" w:rsidRDefault="009B68F1" w:rsidP="00DD63DD">
      <w:r w:rsidRPr="00F02020">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D03B3B">
        <w:t xml:space="preserve">im Betrag </w:t>
      </w:r>
      <w:r w:rsidR="00F02020" w:rsidRPr="00F02020">
        <w:t>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7D41079F"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9C6475">
        <w:rPr>
          <w:noProof/>
        </w:rPr>
        <w:t>8</w:t>
      </w:r>
      <w:r>
        <w:fldChar w:fldCharType="end"/>
      </w:r>
      <w:r w:rsidR="00D03B3B">
        <w:t xml:space="preserve"> beispielhafte Minutenrenditen aus dem Trainingsdaten und deren Kursverlauf.</w:t>
      </w:r>
    </w:p>
    <w:p w14:paraId="2DF1B8D4" w14:textId="463D3EF8" w:rsidR="00F02020" w:rsidRDefault="00F02020" w:rsidP="00DD63DD">
      <w:r>
        <w:t>Anschließend soll nun untersucht werden, wie und ob Features untereinander bzw. mit den Zielvariablen korrelieren</w:t>
      </w:r>
      <w:r w:rsidR="00D03B3B">
        <w:t>.</w:t>
      </w:r>
      <w:r>
        <w:t xml:space="preserve"> </w:t>
      </w:r>
      <w:r w:rsidR="00D03B3B">
        <w:t>D</w:t>
      </w:r>
      <w:r>
        <w:t xml:space="preserve">a der Datensatz mit 210 Merkmalen schon von Grund auf relativ groß ist und ohnehin nicht davon ausgegangen werden kann, dass einzelne Minutenrenditen über den gesamten Datensatz signifikante Korrelationen aufweisen, da sie nicht nur von </w:t>
      </w:r>
      <w:r>
        <w:lastRenderedPageBreak/>
        <w:t xml:space="preserve">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029A3E00" w:rsidR="00F80BF9" w:rsidRDefault="00F80BF9" w:rsidP="00F80BF9">
      <w:pPr>
        <w:pStyle w:val="Beschriftung"/>
      </w:pPr>
      <w:r>
        <w:t xml:space="preserve">Abbildung </w:t>
      </w:r>
      <w:r>
        <w:fldChar w:fldCharType="begin"/>
      </w:r>
      <w:r>
        <w:instrText xml:space="preserve"> SEQ Abbildung \* ARABIC </w:instrText>
      </w:r>
      <w:r>
        <w:fldChar w:fldCharType="separate"/>
      </w:r>
      <w:r w:rsidR="009C6475">
        <w:rPr>
          <w:noProof/>
        </w:rPr>
        <w:t>9</w:t>
      </w:r>
      <w:r>
        <w:fldChar w:fldCharType="end"/>
      </w:r>
      <w:r>
        <w:t xml:space="preserve"> Korrelationsmatrix für die 25 Features und die Renditen, </w:t>
      </w:r>
      <w:proofErr w:type="spellStart"/>
      <w:r w:rsidRPr="00D03B3B">
        <w:rPr>
          <w:i w:val="0"/>
        </w:rPr>
        <w:t>Ret_</w:t>
      </w:r>
      <w:r w:rsidRPr="00D03B3B">
        <w:t>MinutePast</w:t>
      </w:r>
      <w:proofErr w:type="spellEnd"/>
      <w:r>
        <w:t xml:space="preserve"> ergibt sich aus den </w:t>
      </w:r>
      <w:r w:rsidR="00D03B3B">
        <w:t>kumulierten</w:t>
      </w:r>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45B8584F" w:rsidR="005D210A" w:rsidRDefault="00B32B5E" w:rsidP="00F80BF9">
      <w:r>
        <w:t xml:space="preserve">Zu sehen war, dass sich zwar zwischen den Features mitunter starke Korrelationen ergaben, zwischen den Features und den (kumulierten) Renditen allerdings kaum. Das ändert sich </w:t>
      </w:r>
      <w:r w:rsidR="00D03B3B">
        <w:t xml:space="preserve">jedoch </w:t>
      </w:r>
      <w:r>
        <w:t>ein wenig</w:t>
      </w:r>
      <w:r w:rsidR="00D03B3B">
        <w:t>,</w:t>
      </w:r>
      <w:r>
        <w:t xml:space="preserve"> wenn man Korrelationen für einzelne Zeitpunkte untersuch und den Datensatz deshalb nach </w:t>
      </w:r>
      <w:r w:rsidRPr="00B32B5E">
        <w:rPr>
          <w:i/>
        </w:rPr>
        <w:t xml:space="preserve">Feature_7 </w:t>
      </w:r>
      <w:r>
        <w:t>gruppiert</w:t>
      </w:r>
      <w:r w:rsidR="00D03B3B">
        <w:t>e</w:t>
      </w:r>
      <w:r>
        <w:t xml:space="preserve">. Innerhalb eines Zeitpunktes </w:t>
      </w:r>
      <w:r w:rsidR="00D03B3B">
        <w:t>waren</w:t>
      </w:r>
      <w:r>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w:t>
      </w:r>
      <w:r w:rsidR="00F80BF9">
        <w:lastRenderedPageBreak/>
        <w:t>andere Zeitpunkte gilt das dann wiederum überhaupt nicht</w:t>
      </w:r>
      <w:r w:rsidR="00D03B3B">
        <w:t xml:space="preserve"> und andere Merkmale </w:t>
      </w:r>
      <w:r w:rsidR="00633EA0">
        <w:t>fiel schienen dominanter</w:t>
      </w:r>
      <w:r w:rsidR="00F80BF9">
        <w:t>.</w:t>
      </w:r>
    </w:p>
    <w:p w14:paraId="4CD31F4D" w14:textId="77777777" w:rsidR="005E5C52" w:rsidRDefault="005E5C52" w:rsidP="005E5C52">
      <w:pPr>
        <w:keepNext/>
      </w:pPr>
      <w:r>
        <w:rPr>
          <w:noProof/>
        </w:rPr>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37716129"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9C6475">
        <w:rPr>
          <w:noProof/>
        </w:rPr>
        <w:t>10</w:t>
      </w:r>
      <w:r>
        <w:fldChar w:fldCharType="end"/>
      </w:r>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9" w:name="_Toc522957630"/>
      <w:r>
        <w:t>Methodik</w:t>
      </w:r>
      <w:bookmarkEnd w:id="19"/>
    </w:p>
    <w:p w14:paraId="0A81D246" w14:textId="60449973" w:rsidR="00633EA0" w:rsidRPr="00633EA0" w:rsidRDefault="00633EA0" w:rsidP="0000149D">
      <w:pPr>
        <w:rPr>
          <w:color w:val="FF0000"/>
        </w:rPr>
      </w:pPr>
      <w:r>
        <w:rPr>
          <w:color w:val="FF0000"/>
        </w:rPr>
        <w:t xml:space="preserve">Überleitung </w:t>
      </w:r>
    </w:p>
    <w:p w14:paraId="6504E5A3" w14:textId="047EB242" w:rsidR="003A5DB4" w:rsidRPr="004D5407" w:rsidRDefault="00170711" w:rsidP="0000149D">
      <w:r w:rsidRPr="004D5407">
        <w:t xml:space="preserve">Der </w:t>
      </w:r>
      <w:proofErr w:type="spellStart"/>
      <w:r w:rsidRPr="004D5407">
        <w:t>Machine</w:t>
      </w:r>
      <w:proofErr w:type="spellEnd"/>
      <w:r w:rsidRPr="004D5407">
        <w:t xml:space="preserv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 ob ein Model funktioniert oder nicht.</w:t>
      </w:r>
      <w:r w:rsidR="003A5DB4" w:rsidRPr="004D5407">
        <w:t xml:space="preserve"> Da sich für diese während der Arbeit verschiedene Werte ergeben werden ist es wichtig zu verstehen nach welchem Schema sie gebildet werden</w:t>
      </w:r>
      <w:r w:rsidR="00633EA0">
        <w:t xml:space="preserve"> und wie sie ins Verhältnis gesetzt werden muss</w:t>
      </w:r>
      <w:r w:rsidR="003A5DB4" w:rsidRPr="004D5407">
        <w:t>.</w:t>
      </w:r>
    </w:p>
    <w:p w14:paraId="086C40D7" w14:textId="46400746"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en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w:t>
      </w:r>
      <w:proofErr w:type="spellStart"/>
      <w:r w:rsidRPr="004D5407">
        <w:rPr>
          <w:i/>
        </w:rPr>
        <w:t>of</w:t>
      </w:r>
      <w:proofErr w:type="spellEnd"/>
      <w:r w:rsidRPr="004D5407">
        <w:rPr>
          <w:i/>
        </w:rPr>
        <w:t>-</w:t>
      </w:r>
      <w:proofErr w:type="spellStart"/>
      <w:r w:rsidRPr="004D5407">
        <w:rPr>
          <w:i/>
        </w:rPr>
        <w:t>the.box</w:t>
      </w:r>
      <w:proofErr w:type="spellEnd"/>
      <w:r w:rsidRPr="004D5407">
        <w:t xml:space="preserve"> </w:t>
      </w:r>
      <w:r w:rsidR="00C836BB" w:rsidRPr="004D5407">
        <w:t>getestet</w:t>
      </w:r>
      <w:r w:rsidRPr="004D5407">
        <w:t>. Einmal</w:t>
      </w:r>
      <w:r w:rsidR="00C836BB" w:rsidRPr="004D5407">
        <w:t xml:space="preserve"> um </w:t>
      </w:r>
      <w:r w:rsidRPr="004D5407">
        <w:t xml:space="preserve">Vergleichswerte für spätere Modelle zu finden und außerdem um zu schauen wie erfolgreich man damit auf dem </w:t>
      </w:r>
      <w:proofErr w:type="spellStart"/>
      <w:r w:rsidRPr="004D5407">
        <w:t>Leaderboard</w:t>
      </w:r>
      <w:proofErr w:type="spellEnd"/>
      <w:r w:rsidRPr="004D5407">
        <w:t xml:space="preserve"> hätte abschneiden können</w:t>
      </w:r>
    </w:p>
    <w:p w14:paraId="7C3407E0" w14:textId="103F2CE7"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Feature_7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1D0ED7">
        <w:t>3.3</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w:t>
      </w:r>
      <w:proofErr w:type="spellStart"/>
      <w:r w:rsidR="00A85EAE" w:rsidRPr="004D5407">
        <w:t>Selection</w:t>
      </w:r>
      <w:proofErr w:type="spellEnd"/>
      <w:r w:rsidR="00A85EAE" w:rsidRPr="004D5407">
        <w:t xml:space="preserve"> </w:t>
      </w:r>
      <w:r w:rsidR="004D5407" w:rsidRPr="004D5407">
        <w:t xml:space="preserve">betrieben wurde, wurde dann das gesamte Vorgehen </w:t>
      </w:r>
      <w:r w:rsidR="004D5407" w:rsidRPr="004D5407">
        <w:lastRenderedPageBreak/>
        <w:t xml:space="preserve">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1D0ED7" w:rsidRPr="001D0ED7">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77777777" w:rsidR="002E4D15" w:rsidRDefault="002E4D15" w:rsidP="002E4D15">
      <w:pPr>
        <w:pStyle w:val="berschrift2"/>
      </w:pPr>
      <w:bookmarkStart w:id="20" w:name="_Toc522957631"/>
      <w:r>
        <w:t>Benchmarks/</w:t>
      </w:r>
      <w:proofErr w:type="spellStart"/>
      <w:r>
        <w:t>ZeroBenchmark</w:t>
      </w:r>
      <w:bookmarkEnd w:id="20"/>
      <w:proofErr w:type="spellEnd"/>
    </w:p>
    <w:p w14:paraId="164C0F39" w14:textId="72ED9477" w:rsidR="00B3626E" w:rsidRDefault="004D5407" w:rsidP="00D514D3">
      <w:r>
        <w:t xml:space="preserve">Wie gerade bereits angesprochen, ist es für den weiteren Verlauf wichtig zu verstehen, wie genau die Modelle </w:t>
      </w:r>
      <w:r w:rsidR="00B3626E">
        <w:t xml:space="preserve">auf dem </w:t>
      </w:r>
      <w:proofErr w:type="spellStart"/>
      <w:r w:rsidR="00B3626E">
        <w:t>L</w:t>
      </w:r>
      <w:r w:rsidR="00633EA0">
        <w:t>e</w:t>
      </w:r>
      <w:r w:rsidR="00B3626E">
        <w:t>ad</w:t>
      </w:r>
      <w:r w:rsidR="00633EA0">
        <w:t>erboard</w:t>
      </w:r>
      <w:proofErr w:type="spellEnd"/>
      <w:r w:rsidR="00633EA0">
        <w:t xml:space="preserve"> von </w:t>
      </w:r>
      <w:r>
        <w:t xml:space="preserve">Winton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41FB2AD6" w:rsidR="004D5407" w:rsidRDefault="004D5407" w:rsidP="00D514D3">
      <w:r>
        <w:t xml:space="preserve">Als </w:t>
      </w:r>
      <w:r w:rsidR="00B3626E">
        <w:t>Evaluationsmetrik</w:t>
      </w:r>
      <w:r>
        <w:t xml:space="preserve"> ist von den Entwicklern der Competition die gewichtete absolute Abweichung vom wahren Wert der Renditen gewählt worden. </w:t>
      </w:r>
      <w:r w:rsidR="00B3626E">
        <w:t>Die Gewichte sollen in einer sehr einfachen Form Trading-Kosten simulieren und finden sich für den Trainingsdatensatz in den letzten beiden Spalten</w:t>
      </w:r>
      <w:r w:rsidR="009B4AD3">
        <w:t xml:space="preserve"> enthalten</w:t>
      </w:r>
      <w:r w:rsidR="00B3626E">
        <w:t xml:space="preserve">. Für die </w:t>
      </w:r>
      <w:proofErr w:type="spellStart"/>
      <w:r w:rsidR="00B3626E">
        <w:t>Intraday</w:t>
      </w:r>
      <w:proofErr w:type="spellEnd"/>
      <w:r w:rsidR="00B3626E">
        <w:t>-Renditen und Tagesrenditen wurde für jeden Datenpunkt jeweils mit zwei verschiedenen Werten gewichten und die Gewichte der Testdaten waren aus offensichtlichen Gründen nicht bekannt.</w:t>
      </w:r>
    </w:p>
    <w:p w14:paraId="22DD4F2A" w14:textId="45D238B6"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w:t>
      </w:r>
      <w:proofErr w:type="spellStart"/>
      <w:r w:rsidR="00D863E6">
        <w:t>Leaderboard</w:t>
      </w:r>
      <w:proofErr w:type="spellEnd"/>
      <w:r w:rsidR="00D863E6">
        <w:t xml:space="preserve"> </w:t>
      </w:r>
      <w:r w:rsidR="002E4AD8">
        <w:t xml:space="preserve">somit </w:t>
      </w:r>
      <w:r w:rsidR="00D863E6">
        <w:t>auch unterschiedliche Zero-Benchmark</w:t>
      </w:r>
      <w:r w:rsidR="002E4AD8">
        <w:t>en</w:t>
      </w:r>
      <w:r w:rsidR="009B4AD3">
        <w:t>.</w:t>
      </w:r>
      <w:r w:rsidR="002E4AD8">
        <w:t xml:space="preserve"> </w:t>
      </w:r>
      <w:r w:rsidR="009B4AD3">
        <w:t>I</w:t>
      </w:r>
      <w:r w:rsidR="002E4AD8">
        <w:t xml:space="preserve">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 xml:space="preserve">Public </w:t>
            </w:r>
            <w:proofErr w:type="spellStart"/>
            <w:r>
              <w:t>L</w:t>
            </w:r>
            <w:r w:rsidR="009B4AD3">
              <w:t>eaderboard</w:t>
            </w:r>
            <w:proofErr w:type="spellEnd"/>
          </w:p>
        </w:tc>
        <w:tc>
          <w:tcPr>
            <w:tcW w:w="2265" w:type="dxa"/>
          </w:tcPr>
          <w:p w14:paraId="5A06B5B3" w14:textId="13DA7B3C" w:rsidR="0067775F" w:rsidRDefault="0067775F" w:rsidP="00D514D3">
            <w:r>
              <w:t xml:space="preserve">Private </w:t>
            </w:r>
            <w:proofErr w:type="spellStart"/>
            <w:r w:rsidR="009B4AD3">
              <w:t>Leaderboard</w:t>
            </w:r>
            <w:proofErr w:type="spellEnd"/>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790E65E2" w:rsidR="00D863E6" w:rsidRDefault="0067775F" w:rsidP="0067775F">
      <w:pPr>
        <w:pStyle w:val="Beschriftung"/>
      </w:pPr>
      <w:r>
        <w:t xml:space="preserve">Abbildung </w:t>
      </w:r>
      <w:r>
        <w:fldChar w:fldCharType="begin"/>
      </w:r>
      <w:r>
        <w:instrText xml:space="preserve"> SEQ Abbildung \* ARABIC </w:instrText>
      </w:r>
      <w:r>
        <w:fldChar w:fldCharType="separate"/>
      </w:r>
      <w:r w:rsidR="009C6475">
        <w:rPr>
          <w:noProof/>
        </w:rPr>
        <w:t>11</w:t>
      </w:r>
      <w:r>
        <w:fldChar w:fldCharType="end"/>
      </w:r>
      <w:r>
        <w:t xml:space="preserve"> die jeweiligen Zero-Benchmarks im Vergleich</w:t>
      </w:r>
    </w:p>
    <w:p w14:paraId="1942B520" w14:textId="495E74A4" w:rsidR="00D863E6" w:rsidRDefault="0067775F" w:rsidP="00D514D3">
      <w:r>
        <w:t xml:space="preserve">Gleiches </w:t>
      </w:r>
      <w:r w:rsidR="00713108">
        <w:t xml:space="preserve">zeigt </w:t>
      </w:r>
      <w:r>
        <w:t>sich außerdem</w:t>
      </w:r>
      <w:r w:rsidR="009B4AD3">
        <w:t>,</w:t>
      </w:r>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3DF81B0F" w:rsidR="00BA58F4" w:rsidRDefault="001F4585" w:rsidP="001F4585">
      <w:pPr>
        <w:pStyle w:val="Beschriftung"/>
      </w:pPr>
      <w:bookmarkStart w:id="21" w:name="_Ref522016553"/>
      <w:r>
        <w:t xml:space="preserve">Abbildung </w:t>
      </w:r>
      <w:r>
        <w:fldChar w:fldCharType="begin"/>
      </w:r>
      <w:r>
        <w:instrText xml:space="preserve"> SEQ Abbildung \* ARABIC </w:instrText>
      </w:r>
      <w:r>
        <w:fldChar w:fldCharType="separate"/>
      </w:r>
      <w:r w:rsidR="009C6475">
        <w:rPr>
          <w:noProof/>
        </w:rPr>
        <w:t>12</w:t>
      </w:r>
      <w:r>
        <w:fldChar w:fldCharType="end"/>
      </w:r>
      <w:bookmarkEnd w:id="21"/>
      <w:r>
        <w:t xml:space="preserve"> Zero-Be</w:t>
      </w:r>
      <w:r w:rsidR="000862F2">
        <w:t>n</w:t>
      </w:r>
      <w:r>
        <w:t>chmarks für drei zufällige Splits in Trainings und Validationsdaten mit jeweils 75% Trainingsdaten und 25% Validationsdaten</w:t>
      </w:r>
    </w:p>
    <w:p w14:paraId="138A3C3B" w14:textId="0F5EFCA2" w:rsidR="001F4585" w:rsidRPr="001F4585" w:rsidRDefault="00EE270D" w:rsidP="001F4585">
      <w:r>
        <w:lastRenderedPageBreak/>
        <w:t>Veranschaulicht wurde dies in</w:t>
      </w:r>
      <w:r w:rsidR="001F4585">
        <w:t xml:space="preserve"> </w:t>
      </w:r>
      <w:r w:rsidR="001F4585">
        <w:fldChar w:fldCharType="begin"/>
      </w:r>
      <w:r w:rsidR="001F4585">
        <w:instrText xml:space="preserve"> REF _Ref522016553 \h </w:instrText>
      </w:r>
      <w:r w:rsidR="001F4585">
        <w:fldChar w:fldCharType="separate"/>
      </w:r>
      <w:r w:rsidR="001D0ED7">
        <w:t xml:space="preserve">Abbildung </w:t>
      </w:r>
      <w:r w:rsidR="001D0ED7">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w:t>
      </w:r>
      <w:proofErr w:type="gramStart"/>
      <w:r>
        <w:t xml:space="preserve">den </w:t>
      </w:r>
      <w:r w:rsidR="00DD0B75">
        <w:t xml:space="preserve">einzelnen </w:t>
      </w:r>
      <w:r>
        <w:t>Splits</w:t>
      </w:r>
      <w:proofErr w:type="gramEnd"/>
      <w:r>
        <w:t xml:space="preserve">,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7F6DB2F2"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w:t>
      </w:r>
      <w:proofErr w:type="spellStart"/>
      <w:r w:rsidR="004B7ED9" w:rsidRPr="003A17DB">
        <w:t>Leaderboards</w:t>
      </w:r>
      <w:proofErr w:type="spellEnd"/>
      <w:r w:rsidR="004B7ED9" w:rsidRPr="003A17DB">
        <w:t xml:space="preserve"> mehr oder weniger glücklich aus. </w:t>
      </w:r>
      <w:r w:rsidR="003A17DB" w:rsidRPr="003A17DB">
        <w:t xml:space="preserve">Nachdem die Endergebnisse veröffentlicht wurden, war zu sehen, dass sich die Platzierungen auf dem privaten </w:t>
      </w:r>
      <w:proofErr w:type="spellStart"/>
      <w:r w:rsidR="003A17DB" w:rsidRPr="003A17DB">
        <w:t>Leaderboard</w:t>
      </w:r>
      <w:proofErr w:type="spellEnd"/>
      <w:r w:rsidR="003A17DB" w:rsidRPr="003A17DB">
        <w:t xml:space="preserve"> teilweise deutlich von denen auf dem Öffentlichen unterschieden. </w:t>
      </w:r>
      <w:r w:rsidR="00921D83">
        <w:t xml:space="preserve">Für fast die komplette Top 10 bedeutete dies mitunter massive Abwertungen in der </w:t>
      </w:r>
      <w:r w:rsidR="009B4AD3">
        <w:t>Rangliste</w:t>
      </w:r>
      <w:r w:rsidR="00921D83">
        <w:t xml:space="preserve">, lediglich die beiden </w:t>
      </w:r>
      <w:r w:rsidR="001C3D9C">
        <w:t>B</w:t>
      </w:r>
      <w:r w:rsidR="00921D83">
        <w:t xml:space="preserve">esten blieben hiervon unberührt. Auf der anderen Seite konnten dafür viele Teilnehmer mit konservativeren Public-Scores überzeugen und stellten so die neue Top 10. </w:t>
      </w:r>
      <w:r w:rsidR="001C3D9C">
        <w:t>Unter Berücksichtigung dieser Beobachtung</w:t>
      </w:r>
      <w:r w:rsidR="00921D83">
        <w:t xml:space="preserve"> sollte </w:t>
      </w:r>
      <w:r w:rsidR="009B4AD3">
        <w:t xml:space="preserve">später </w:t>
      </w:r>
      <w:r w:rsidR="00921D83">
        <w:t>bei der Modellauswahl also unbedingt darauf geachtet werden, nicht einfach das</w:t>
      </w:r>
      <w:r w:rsidR="001C3D9C">
        <w:t xml:space="preserve"> Modell</w:t>
      </w:r>
      <w:r w:rsidR="00921D83">
        <w:t xml:space="preserve"> zu nehmen, dass den absolut besten Wert auf öffentlichen </w:t>
      </w:r>
      <w:proofErr w:type="spellStart"/>
      <w:r w:rsidR="00921D83">
        <w:t>Leaderboard</w:t>
      </w:r>
      <w:proofErr w:type="spellEnd"/>
      <w:r w:rsidR="00921D83">
        <w:t xml:space="preserve"> erreicht. Vielmehr geht es darum zu </w:t>
      </w:r>
      <w:r w:rsidR="001C3D9C">
        <w:t>abzuwägen,</w:t>
      </w:r>
      <w:r w:rsidR="00921D83">
        <w:t xml:space="preserve"> ob</w:t>
      </w:r>
      <w:r w:rsidR="009B4AD3">
        <w:t xml:space="preserve"> von den Modellen zu erwarten ist, dass sie</w:t>
      </w:r>
      <w:r w:rsidR="00921D83">
        <w:t xml:space="preserve"> konsistent gute Werte erzielen </w:t>
      </w:r>
      <w:r w:rsidR="009B4AD3">
        <w:t>und sich demnach</w:t>
      </w:r>
      <w:r w:rsidR="001C3D9C">
        <w:t xml:space="preserve"> auch auf dem privaten </w:t>
      </w:r>
      <w:proofErr w:type="spellStart"/>
      <w:r w:rsidR="001C3D9C">
        <w:t>Leaderboard</w:t>
      </w:r>
      <w:proofErr w:type="spellEnd"/>
      <w:r w:rsidR="009B4AD3">
        <w:t xml:space="preserve"> als </w:t>
      </w:r>
      <w:r w:rsidR="00921D83">
        <w:t xml:space="preserve">robust erweisen werden. </w:t>
      </w:r>
      <w:r w:rsidR="00921D83">
        <w:rPr>
          <w:color w:val="FF0000"/>
        </w:rPr>
        <w:t xml:space="preserve">Quelle </w:t>
      </w:r>
      <w:proofErr w:type="spellStart"/>
      <w:r w:rsidR="00921D83">
        <w:rPr>
          <w:color w:val="FF0000"/>
        </w:rPr>
        <w:t>Leaderboard</w:t>
      </w:r>
      <w:proofErr w:type="spellEnd"/>
    </w:p>
    <w:p w14:paraId="0814D504" w14:textId="77777777" w:rsidR="002E4D15" w:rsidRDefault="00B4251B" w:rsidP="002E4D15">
      <w:pPr>
        <w:pStyle w:val="berschrift2"/>
      </w:pPr>
      <w:bookmarkStart w:id="22" w:name="_Ref521973794"/>
      <w:bookmarkStart w:id="23" w:name="_Toc522957632"/>
      <w:r>
        <w:t>Base</w:t>
      </w:r>
      <w:r w:rsidR="002E4D15">
        <w:t xml:space="preserve"> Models</w:t>
      </w:r>
      <w:bookmarkEnd w:id="22"/>
      <w:bookmarkEnd w:id="23"/>
    </w:p>
    <w:p w14:paraId="223CA35E" w14:textId="5FB47223" w:rsidR="002E4AD8" w:rsidRDefault="00A434E4" w:rsidP="002E4AD8">
      <w:pPr>
        <w:rPr>
          <w:rStyle w:val="discussion-commenttitle-author-link-wrapper"/>
        </w:rPr>
      </w:pPr>
      <w:r>
        <w:t>Um zu erkunden, wie viel Vorhersagekraft in den von Winton bereitgestellten Daten tatsächlich enthalten ist, wird zu Beginn versucht</w:t>
      </w:r>
      <w:r w:rsidR="001C3D9C">
        <w:t>,</w:t>
      </w:r>
      <w:r>
        <w:t xml:space="preserve"> die beiden zukünftigen Tagesrenditen auf Basis der 25 Features und der vergangenen Tagesrenditen</w:t>
      </w:r>
      <w:r w:rsidR="005F3496">
        <w:t xml:space="preserve"> zu prognostizieren. Die </w:t>
      </w:r>
      <w:r w:rsidR="00B46209">
        <w:t xml:space="preserve">zukünftigen </w:t>
      </w:r>
      <w:r w:rsidR="005F3496">
        <w:t>Minutenrenditen werden hier außer Acht gelassen</w:t>
      </w:r>
      <w:r w:rsidR="001C3D9C">
        <w:t>.</w:t>
      </w:r>
      <w:r w:rsidR="005F3496">
        <w:t xml:space="preserve"> </w:t>
      </w:r>
      <w:r w:rsidR="001C3D9C">
        <w:t>E</w:t>
      </w:r>
      <w:r w:rsidR="005F3496">
        <w:t xml:space="preserv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301B28">
            <w:t>(Anderson, 2016)</w:t>
          </w:r>
          <w:r w:rsidR="005F3496">
            <w:fldChar w:fldCharType="end"/>
          </w:r>
        </w:sdtContent>
      </w:sdt>
      <w:r w:rsidR="005F3496">
        <w:t xml:space="preserve"> und </w:t>
      </w:r>
      <w:r w:rsidR="006B1932">
        <w:t>zum anderen</w:t>
      </w:r>
      <w:r w:rsidR="005F3496">
        <w:t xml:space="preserve"> weil im Forum-Thread ‚Solution Sharing‘ einige Teilnehmer erkennen ließen, dass sie sich </w:t>
      </w:r>
      <w:r w:rsidR="001C3D9C">
        <w:t>ebenfalls</w:t>
      </w:r>
      <w:r w:rsidR="00EA521B">
        <w:t xml:space="preserve"> darauf beschränkt</w:t>
      </w:r>
      <w:r w:rsidR="006B1932">
        <w:t xml:space="preserve"> hatten</w:t>
      </w:r>
      <w:r w:rsidR="00EA521B">
        <w:t xml:space="preserve">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301B28">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64EC38DD" w:rsidR="00FC1BAC" w:rsidRDefault="00374472" w:rsidP="002E4AD8">
      <w:r w:rsidRPr="005E2980">
        <w:lastRenderedPageBreak/>
        <w:t xml:space="preserve">Da </w:t>
      </w:r>
      <w:proofErr w:type="spellStart"/>
      <w:r w:rsidRPr="005E2980">
        <w:t>XGBoost</w:t>
      </w:r>
      <w:proofErr w:type="spellEnd"/>
      <w:r w:rsidRPr="005E2980">
        <w:t xml:space="preserve"> auch mit fehlenden Werten umgehen kann</w:t>
      </w:r>
      <w:r w:rsidR="006B1932">
        <w:t>,</w:t>
      </w:r>
      <w:r w:rsidRPr="005E2980">
        <w:t xml:space="preserve">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6B1932">
        <w:t>1</w:t>
      </w:r>
      <w:r w:rsidR="00E97B5F" w:rsidRPr="005E2980">
        <w:t xml:space="preserve">, </w:t>
      </w:r>
      <w:r w:rsidR="00565395" w:rsidRPr="005E2980">
        <w:t xml:space="preserve">und </w:t>
      </w:r>
      <w:r w:rsidR="006B1932">
        <w:t>10</w:t>
      </w:r>
      <w:r w:rsidR="00565395" w:rsidRPr="005E2980">
        <w:t xml:space="preserve"> </w:t>
      </w:r>
      <w:r w:rsidR="00E97B5F" w:rsidRPr="005E2980">
        <w:t xml:space="preserve">entfernt, da der Anteil der fehlenden Werte teilweise weit größer als </w:t>
      </w:r>
      <w:r w:rsidR="00565395" w:rsidRPr="005E2980">
        <w:t>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 </w:t>
      </w:r>
      <w:r w:rsidR="005E2980">
        <w:fldChar w:fldCharType="begin"/>
      </w:r>
      <w:r w:rsidR="005E2980">
        <w:instrText xml:space="preserve"> REF _Ref522578524 \r \h </w:instrText>
      </w:r>
      <w:r w:rsidR="005E2980">
        <w:fldChar w:fldCharType="separate"/>
      </w:r>
      <w:r w:rsidR="001D0ED7">
        <w:t>2.1</w:t>
      </w:r>
      <w:r w:rsidR="005E2980">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42941DA2" w:rsidR="00333DE3" w:rsidRPr="00D665C5" w:rsidRDefault="00C85530" w:rsidP="00C85530">
      <w:pPr>
        <w:pStyle w:val="Beschriftung"/>
        <w:rPr>
          <w:color w:val="FF0000"/>
        </w:rPr>
      </w:pPr>
      <w:bookmarkStart w:id="24" w:name="_Ref522098198"/>
      <w:r>
        <w:t xml:space="preserve">Abbildung </w:t>
      </w:r>
      <w:r>
        <w:fldChar w:fldCharType="begin"/>
      </w:r>
      <w:r>
        <w:instrText xml:space="preserve"> SEQ Abbildung \* ARABIC </w:instrText>
      </w:r>
      <w:r>
        <w:fldChar w:fldCharType="separate"/>
      </w:r>
      <w:r w:rsidR="009C6475">
        <w:rPr>
          <w:noProof/>
        </w:rPr>
        <w:t>13</w:t>
      </w:r>
      <w:r>
        <w:fldChar w:fldCharType="end"/>
      </w:r>
      <w:bookmarkEnd w:id="24"/>
      <w:r w:rsidR="00D665C5">
        <w:t xml:space="preserve"> </w:t>
      </w:r>
    </w:p>
    <w:p w14:paraId="0B498EB6" w14:textId="4832D9E8"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1D0ED7">
        <w:t xml:space="preserve">Abbildung </w:t>
      </w:r>
      <w:r w:rsidR="001D0ED7">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Ergebnisse in der Trainingsumgebung die Zerobenchmark mit Leichtigkeit schlagen</w:t>
      </w:r>
      <w:r w:rsidR="006B1932">
        <w:t>.</w:t>
      </w:r>
      <w:r w:rsidR="00976BA3">
        <w:t xml:space="preserve"> </w:t>
      </w:r>
      <w:r w:rsidR="006B1932">
        <w:t>A</w:t>
      </w:r>
      <w:r w:rsidR="00976BA3">
        <w:t xml:space="preserve">uf den </w:t>
      </w:r>
      <w:proofErr w:type="spellStart"/>
      <w:r w:rsidR="00976BA3">
        <w:t>Leaderboards</w:t>
      </w:r>
      <w:proofErr w:type="spellEnd"/>
      <w:r w:rsidR="00976BA3">
        <w:t xml:space="preserve"> </w:t>
      </w:r>
      <w:r w:rsidR="006B1932">
        <w:t xml:space="preserve">gelingt ihnen das </w:t>
      </w:r>
      <w:r w:rsidR="00976BA3">
        <w:t>allerdings nicht</w:t>
      </w:r>
      <w:r w:rsidR="006D0994">
        <w:t xml:space="preserve"> und somit</w:t>
      </w:r>
      <w:r w:rsidR="006B1932">
        <w:t xml:space="preserve"> lässt sich sagen, dass die Prognosen</w:t>
      </w:r>
      <w:r w:rsidR="006D0994">
        <w:t xml:space="preserve"> nicht generalisieren</w:t>
      </w:r>
      <w:r w:rsidR="00976BA3">
        <w:t>. Um ein Gefühl für die Größenordnung zu bekommen, die es im Vergleich zur Benchmark zu erreichen gilt</w:t>
      </w:r>
      <w:r w:rsidR="006B1932">
        <w:t>,</w:t>
      </w:r>
      <w:r w:rsidR="00976BA3">
        <w:t xml:space="preserve">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3A5DB4">
        <w:t>XG</w:t>
      </w:r>
      <w:r w:rsidR="007E48E3">
        <w:t>Boost</w:t>
      </w:r>
      <w:proofErr w:type="spellEnd"/>
      <w:r w:rsidR="007E48E3">
        <w:t xml:space="preserve"> mehr als bescheiden abschneide</w:t>
      </w:r>
      <w:r w:rsidR="006B1932">
        <w:t>n</w:t>
      </w:r>
      <w:r w:rsidR="007E48E3">
        <w:t xml:space="preserve"> und </w:t>
      </w:r>
      <w:r w:rsidR="006B1932">
        <w:t xml:space="preserve">dazu außerdem </w:t>
      </w:r>
      <w:r w:rsidR="007E48E3">
        <w:t>stark variieren. D</w:t>
      </w:r>
      <w:r w:rsidR="00BC04DF">
        <w:t xml:space="preserve">ie Ridge-Regression </w:t>
      </w:r>
      <w:r w:rsidR="007E48E3">
        <w:t xml:space="preserve">liefert </w:t>
      </w:r>
      <w:r w:rsidR="00BC04DF">
        <w:t xml:space="preserve">stabilere Ergebnisse, die zwar auf den Trainingssets nicht ganz so gut wie der </w:t>
      </w:r>
      <w:proofErr w:type="spellStart"/>
      <w:r w:rsidR="003A5DB4">
        <w:t>Boosting</w:t>
      </w:r>
      <w:proofErr w:type="spellEnd"/>
      <w:r w:rsidR="003A5DB4">
        <w:t>-Algorithmus</w:t>
      </w:r>
      <w:r w:rsidR="00BC04DF">
        <w:t xml:space="preserve"> abschneiden, </w:t>
      </w:r>
      <w:r w:rsidR="006B1932">
        <w:t xml:space="preserve">auf der anderen Seite dafür auf den </w:t>
      </w:r>
      <w:proofErr w:type="spellStart"/>
      <w:r w:rsidR="00BC04DF">
        <w:t>Leaderboards</w:t>
      </w:r>
      <w:proofErr w:type="spellEnd"/>
      <w:r w:rsidR="00BC04DF">
        <w:t xml:space="preserve"> auch nicht </w:t>
      </w:r>
      <w:r w:rsidR="006B1932">
        <w:t xml:space="preserve">ganz </w:t>
      </w:r>
      <w:r w:rsidR="00BC04DF">
        <w:t>so schlecht. Abgesehen davon scheint Feature_7 für den XGB tatsächlich Überanpassung zu begünstigen,</w:t>
      </w:r>
      <w:r w:rsidR="003A5DB4">
        <w:t xml:space="preserve"> </w:t>
      </w:r>
      <w:r w:rsidR="006B1932">
        <w:t>da</w:t>
      </w:r>
      <w:r w:rsidR="00BC04DF">
        <w:t xml:space="preserve"> hier sind die Differenzen zwischen den Trainings- und Test-Scores mit Abstand am größten.  </w:t>
      </w:r>
    </w:p>
    <w:p w14:paraId="0788659D" w14:textId="09063C43" w:rsidR="00381AAD" w:rsidRDefault="00BC04DF" w:rsidP="002E4AD8">
      <w:r>
        <w:t xml:space="preserve">Nun ist es nicht verwunderlich, dass das Vermeiden von </w:t>
      </w:r>
      <w:proofErr w:type="spellStart"/>
      <w:r>
        <w:t>Overfitten</w:t>
      </w:r>
      <w:proofErr w:type="spellEnd"/>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0B37AD">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kxMThmYWNkLTU3MjAtNDM0ZC1hZGJkLTYyZjBjZWY4YmFhNyIsIlRleHQiOiIoMjAxMmIpIiwiV0FJVmVyc2lvbiI6IjYuMS4wLjAifQ==}</w:instrText>
          </w:r>
          <w:r w:rsidR="00B75A08">
            <w:fldChar w:fldCharType="separate"/>
          </w:r>
          <w:r w:rsidR="00301B28">
            <w:t>(2012b)</w:t>
          </w:r>
          <w:r w:rsidR="00B75A08">
            <w:fldChar w:fldCharType="end"/>
          </w:r>
        </w:sdtContent>
      </w:sdt>
      <w:r w:rsidR="00B75A08">
        <w:t xml:space="preserve"> zieht hierfür den Bias-Varianz-Trade-Off herbei und </w:t>
      </w:r>
      <w:r w:rsidR="003C1CED">
        <w:t>unterteilt</w:t>
      </w:r>
      <w:r w:rsidR="006B1932">
        <w:t xml:space="preserve"> schlechte Prognosen</w:t>
      </w:r>
      <w:r w:rsidR="003C1CED">
        <w:t xml:space="preserve"> </w:t>
      </w:r>
      <w:r w:rsidR="003C1CED">
        <w:lastRenderedPageBreak/>
        <w:t xml:space="preserve">in „high </w:t>
      </w:r>
      <w:proofErr w:type="spellStart"/>
      <w:r w:rsidR="003C1CED">
        <w:t>bias</w:t>
      </w:r>
      <w:proofErr w:type="spellEnd"/>
      <w:r w:rsidR="003C1CED">
        <w:t xml:space="preserve">“ und „high </w:t>
      </w:r>
      <w:proofErr w:type="spellStart"/>
      <w:r w:rsidR="003C1CED">
        <w:t>variance</w:t>
      </w:r>
      <w:proofErr w:type="spellEnd"/>
      <w:r w:rsidR="003C1CED">
        <w:t>“. Modelle mit großem Bias neigen dazu</w:t>
      </w:r>
      <w:r w:rsidR="006B1932">
        <w:t>,</w:t>
      </w:r>
      <w:r w:rsidR="003C1CED">
        <w:t xml:space="preserve"> aus verschiedenen Trainingsdatensätzen die gleichen </w:t>
      </w:r>
      <w:r w:rsidR="00381AAD">
        <w:t>Fehler zu lernen und so konsistentere aber verzerrte Schätzungen zu liefern</w:t>
      </w:r>
      <w:r w:rsidR="006B1932">
        <w:t>.</w:t>
      </w:r>
      <w:r w:rsidR="00381AAD">
        <w:t xml:space="preserve"> Große Varianz bedeutet</w:t>
      </w:r>
      <w:r w:rsidR="00160A22">
        <w:t>,</w:t>
      </w:r>
      <w:r w:rsidR="00381AAD">
        <w:t xml:space="preserve"> abgesehen vom eigentlichem Signal außerdem zufällige Informationen</w:t>
      </w:r>
      <w:r w:rsidR="006B1932">
        <w:t xml:space="preserve"> aus dem Noise</w:t>
      </w:r>
      <w:r w:rsidR="00381AAD">
        <w:t xml:space="preserve"> zu lernen und so für verschiedene Datensätze stark abweichende Prognosen zu liefern. Allgemein tendieren lineare Modelle eher zu verzerrten</w:t>
      </w:r>
      <w:r w:rsidR="00160A22">
        <w:t>,</w:t>
      </w:r>
      <w:r w:rsidR="00381AAD">
        <w:t xml:space="preserve"> </w:t>
      </w:r>
      <w:r w:rsidR="00132AF4">
        <w:t xml:space="preserve">aber konsistenten Schätzungen, und flexiblere Modelle wie z.B. </w:t>
      </w:r>
      <w:proofErr w:type="spellStart"/>
      <w:r w:rsidR="00132AF4">
        <w:t>Decision-Trees</w:t>
      </w:r>
      <w:proofErr w:type="spellEnd"/>
      <w:r w:rsidR="00132AF4">
        <w:t xml:space="preserve"> zu geringerem Bias</w:t>
      </w:r>
      <w:r w:rsidR="00160A22">
        <w:t>,</w:t>
      </w:r>
      <w:r w:rsidR="00132AF4">
        <w:t xml:space="preserve"> dafür aber größerer Varianz. Grundlegendes Ziel wäre Modelle zu finden</w:t>
      </w:r>
      <w:r w:rsidR="00160A22">
        <w:t>,</w:t>
      </w:r>
      <w:r w:rsidR="00132AF4">
        <w:t xml:space="preserve"> die in beiden Bereichen gut abschneide.</w:t>
      </w:r>
    </w:p>
    <w:p w14:paraId="16AEF2DB" w14:textId="0438E88A"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0B37AD">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c0MmUwOGQ1LWI5M2EtNGJhZC1iOWMyLWZiYjNjYWNkZWM5MCIsIlRleHQiOiIoMjAxMmIpIiwiV0FJVmVyc2lvbiI6IjYuMS4wLjAifQ==}</w:instrText>
          </w:r>
          <w:r w:rsidR="000B45B3">
            <w:fldChar w:fldCharType="separate"/>
          </w:r>
          <w:r w:rsidR="00301B28">
            <w:t>(2012b)</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also dem Einführen eines Strafterms</w:t>
      </w:r>
      <w:r w:rsidR="00160A22">
        <w:t>,</w:t>
      </w:r>
      <w:r w:rsidR="00D34292">
        <w:t xml:space="preserve"> der </w:t>
      </w:r>
      <w:r w:rsidR="008F349A">
        <w:t xml:space="preserve">Überanpassung vermeiden soll. Bei der Ridge Regression </w:t>
      </w:r>
      <w:r w:rsidR="00160A22">
        <w:t>wird</w:t>
      </w:r>
      <w:r w:rsidR="008F349A">
        <w:t xml:space="preserve"> das mit dem</w:t>
      </w:r>
      <w:r w:rsidR="007E48E3">
        <w:t xml:space="preserve"> bereits erwähnte</w:t>
      </w:r>
      <w:r w:rsidR="00160A22">
        <w:t>n</w:t>
      </w:r>
      <w:r w:rsidR="007E48E3">
        <w:t xml:space="preserve"> </w:t>
      </w:r>
      <w:proofErr w:type="spellStart"/>
      <w:r w:rsidR="008F349A">
        <w:t>Shrinkage</w:t>
      </w:r>
      <w:proofErr w:type="spellEnd"/>
      <w:r w:rsidR="008F349A">
        <w:t>-Koeffizienten erreicht, der die Regressionskoeffizienten</w:t>
      </w:r>
      <w:r w:rsidR="00160A22">
        <w:t xml:space="preserve"> in</w:t>
      </w:r>
      <w:r w:rsidR="008F349A">
        <w:t xml:space="preserve"> Richtung Null drückt</w:t>
      </w:r>
      <w:r w:rsidR="00160A22">
        <w:t xml:space="preserve"> und so zu konservativeren Schätzung führt.</w:t>
      </w:r>
      <w:r w:rsidR="00D63164">
        <w:t xml:space="preserve"> </w:t>
      </w:r>
      <w:r w:rsidR="00160A22">
        <w:t>Die Regression mittels</w:t>
      </w:r>
      <w:r w:rsidR="008F349A">
        <w:t xml:space="preserve"> </w:t>
      </w:r>
      <w:proofErr w:type="spellStart"/>
      <w:r w:rsidR="008F349A">
        <w:t>XGBoost</w:t>
      </w:r>
      <w:proofErr w:type="spellEnd"/>
      <w:r w:rsidR="008F349A">
        <w:t xml:space="preserve"> versucht das Problem mit </w:t>
      </w:r>
      <w:proofErr w:type="spellStart"/>
      <w:r w:rsidR="008F349A">
        <w:t>Boosting</w:t>
      </w:r>
      <w:proofErr w:type="spellEnd"/>
      <w:r w:rsidR="008F349A">
        <w:t xml:space="preserve"> </w:t>
      </w:r>
      <w:r w:rsidR="00D63164">
        <w:t>anzugehen</w:t>
      </w:r>
      <w:r w:rsidR="00160A22">
        <w:t>. D</w:t>
      </w:r>
      <w:r w:rsidR="005B7CE8">
        <w:t xml:space="preserve">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301B28">
            <w:t xml:space="preserve">(Hastie, </w:t>
          </w:r>
          <w:proofErr w:type="spellStart"/>
          <w:r w:rsidR="00301B28">
            <w:t>Tibshirani</w:t>
          </w:r>
          <w:proofErr w:type="spellEnd"/>
          <w:r w:rsidR="00301B28">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w:t>
      </w:r>
      <w:r w:rsidR="00160A22">
        <w:t>.</w:t>
      </w:r>
      <w:r w:rsidR="005B7CE8">
        <w:t xml:space="preserve"> </w:t>
      </w:r>
      <w:r w:rsidR="00160A22">
        <w:t>A</w:t>
      </w:r>
      <w:r w:rsidR="00D63164">
        <w:t xml:space="preserve">llerdings wurden auch jeweils die Standardparameter der in </w:t>
      </w:r>
      <w:proofErr w:type="spellStart"/>
      <w:r w:rsidR="00160A22">
        <w:t>SciKit-Learn</w:t>
      </w:r>
      <w:proofErr w:type="spellEnd"/>
      <w:r w:rsidR="00D63164">
        <w:t xml:space="preserve"> bzw</w:t>
      </w:r>
      <w:r w:rsidR="00160A22">
        <w:t>.</w:t>
      </w:r>
      <w:r w:rsidR="00D63164">
        <w:t xml:space="preserve"> </w:t>
      </w:r>
      <w:proofErr w:type="spellStart"/>
      <w:r w:rsidR="00D63164">
        <w:t>xgboost</w:t>
      </w:r>
      <w:proofErr w:type="spellEnd"/>
      <w:r w:rsidR="00D63164">
        <w:t xml:space="preserve"> implementierten </w:t>
      </w:r>
      <w:r w:rsidR="00160A22">
        <w:t>Algorithmen</w:t>
      </w:r>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04AFE09F" w:rsidR="00CA276A" w:rsidRDefault="00CA276A" w:rsidP="002E4AD8">
      <w:r>
        <w:t>Demensprechend geht es im nächsten Schritt nun darum eine geeignete Cross-Validation-Methode zu entwickeln, anhand der dann die jeweiligen Modellparameter optimiert werden können</w:t>
      </w:r>
      <w:r w:rsidR="00160A22">
        <w:t>.</w:t>
      </w:r>
    </w:p>
    <w:p w14:paraId="73C5E107" w14:textId="7DBCE47F" w:rsidR="00E4245D" w:rsidRDefault="00FD3110" w:rsidP="00E4245D">
      <w:pPr>
        <w:pStyle w:val="berschrift2"/>
      </w:pPr>
      <w:bookmarkStart w:id="25" w:name="_Ref522566393"/>
      <w:bookmarkStart w:id="26" w:name="_Toc522957633"/>
      <w:r>
        <w:t>Cross-Validation unter Berücksichtigung der Zeitachse</w:t>
      </w:r>
      <w:bookmarkEnd w:id="25"/>
      <w:bookmarkEnd w:id="26"/>
    </w:p>
    <w:p w14:paraId="0956BBD0" w14:textId="0AFB6257" w:rsidR="00E4245D" w:rsidRDefault="00E4245D" w:rsidP="00E4245D">
      <w:r>
        <w:t>Das Entwickeln einer funktionierenden Cross-Validation</w:t>
      </w:r>
      <w:r w:rsidR="00160A22">
        <w:t>-</w:t>
      </w:r>
      <w:r>
        <w:t xml:space="preserve">Methode, war das große </w:t>
      </w:r>
      <w:proofErr w:type="gramStart"/>
      <w:r>
        <w:t>Problem</w:t>
      </w:r>
      <w:proofErr w:type="gramEnd"/>
      <w:r>
        <w:t xml:space="preserve"> an dem bei der Challenge so viele gescheitert sind</w:t>
      </w:r>
      <w:r w:rsidR="00160A22">
        <w:t>.</w:t>
      </w:r>
      <w:r>
        <w:t xml:space="preserve"> </w:t>
      </w:r>
      <w:r w:rsidR="00160A22">
        <w:t>W</w:t>
      </w:r>
      <w:r>
        <w:t xml:space="preserve">ährend sich einige damit abgefunden haben, dass sich die Trainingsergebnisse nicht aufs </w:t>
      </w:r>
      <w:proofErr w:type="spellStart"/>
      <w:r>
        <w:t>Leaderboard</w:t>
      </w:r>
      <w:proofErr w:type="spellEnd"/>
      <w:r>
        <w:t xml:space="preserve"> übertragen</w:t>
      </w:r>
      <w:r w:rsidR="00160A22">
        <w:t xml:space="preserve"> ließen</w:t>
      </w:r>
      <w:r>
        <w:t xml:space="preserve"> und voll und ganz ihrem Cross-Validation-Set vertraut haben, gab es auch einige die statt</w:t>
      </w:r>
      <w:r w:rsidR="00160A22">
        <w:t>dessen lieber</w:t>
      </w:r>
      <w:r>
        <w:t xml:space="preserve"> jedes Mal ihre Ergebnisse hochgeladen und auf dem </w:t>
      </w:r>
      <w:proofErr w:type="spellStart"/>
      <w:r>
        <w:t>Leaderboard</w:t>
      </w:r>
      <w:proofErr w:type="spellEnd"/>
      <w:r>
        <w:t xml:space="preserve"> überprüft haben. Ein</w:t>
      </w:r>
      <w:r w:rsidRPr="000D1384">
        <w:t>e sehr aufwändige Methode</w:t>
      </w:r>
      <w:r w:rsidR="00160A22">
        <w:t xml:space="preserve"> zu Validierung der Ergebnisse,</w:t>
      </w:r>
      <w:r w:rsidRPr="000D1384">
        <w:t xml:space="preserve"> die allerdings auch vom </w:t>
      </w:r>
      <w:r w:rsidR="00160A22">
        <w:t>D</w:t>
      </w:r>
      <w:r w:rsidRPr="000D1384">
        <w:t>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301B28">
            <w:t>("The Winton Stock Market Challenge," 2016)</w:t>
          </w:r>
          <w:r>
            <w:fldChar w:fldCharType="end"/>
          </w:r>
        </w:sdtContent>
      </w:sdt>
      <w:r>
        <w:t xml:space="preserve">.  </w:t>
      </w:r>
    </w:p>
    <w:p w14:paraId="5F6FCE30" w14:textId="001594EC" w:rsidR="00E4245D" w:rsidRDefault="00E4245D" w:rsidP="00E4245D">
      <w:r>
        <w:lastRenderedPageBreak/>
        <w:t>Der Veranstalter der Challenge räumte klassischer Cross-Validation</w:t>
      </w:r>
      <w:r w:rsidR="00160A22">
        <w:t>-Techniken</w:t>
      </w:r>
      <w:r>
        <w:t xml:space="preserve"> tatsächlich keine großen Erfolgsaussichten ein</w:t>
      </w:r>
      <w:r w:rsidR="00160A22">
        <w:t>.</w:t>
      </w:r>
      <w:r>
        <w:t xml:space="preserve"> </w:t>
      </w:r>
      <w:r w:rsidR="00160A22">
        <w:t>S</w:t>
      </w:r>
      <w:r>
        <w:t>tattdessen empfahl er</w:t>
      </w:r>
      <w:r w:rsidR="00160A22">
        <w:t>,</w:t>
      </w:r>
      <w:r>
        <w:t xml:space="preserve"> in jedem Fall die Daten so zu teilen, dass sich zwischen Trainings und Validationsdaten keine gemeinsamen Werte für Feature_7 finden</w:t>
      </w:r>
      <w:r w:rsidR="00160A22">
        <w:t xml:space="preserve"> lassen</w:t>
      </w:r>
      <w:r>
        <w:t xml:space="preserve">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301B28">
            <w:t>(Anderson, 2016)</w:t>
          </w:r>
          <w:r>
            <w:fldChar w:fldCharType="end"/>
          </w:r>
        </w:sdtContent>
      </w:sdt>
    </w:p>
    <w:p w14:paraId="5F45E70B" w14:textId="3185F402" w:rsidR="00E4245D" w:rsidRDefault="00E4245D" w:rsidP="00E4245D">
      <w:r>
        <w:t xml:space="preserve">Die einfachste Form der Cross-Validation ist das </w:t>
      </w:r>
      <w:r w:rsidR="00160A22">
        <w:t>A</w:t>
      </w:r>
      <w:r>
        <w:t>ufteilen der Trainingsdaten in Trainings- und Validationsset. Normalerweise werden die Daten zufällig einer der beiden Gruppen zugeteilt</w:t>
      </w:r>
      <w:r w:rsidR="00160A22">
        <w:t>.</w:t>
      </w:r>
      <w:r>
        <w:t xml:space="preserve"> </w:t>
      </w:r>
      <w:r w:rsidR="00160A22">
        <w:t>D</w:t>
      </w:r>
      <w:r>
        <w:t xml:space="preserve">a allerdings soweit möglich keine Überschneidungen für Feature_7 gewünscht sind, werden die Daten zuerst </w:t>
      </w:r>
      <w:r w:rsidR="00FD2A95">
        <w:t>nach den Zeitpunkten</w:t>
      </w:r>
      <w:r>
        <w:t xml:space="preserve"> sortiert und dann die ersten </w:t>
      </w:r>
      <w:r w:rsidR="00FD2A95">
        <w:t>3</w:t>
      </w:r>
      <w:r>
        <w:t xml:space="preserve">0.000 Einträge der Trainingsgruppe zugeteilt und die nächsten </w:t>
      </w:r>
      <w:r w:rsidR="00FD2A95">
        <w:t>1</w:t>
      </w:r>
      <w:r>
        <w:t xml:space="preserve">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3CF0DC35" w:rsidR="00E4245D" w:rsidRDefault="00E4245D" w:rsidP="00E4245D">
      <w:pPr>
        <w:pStyle w:val="Beschriftung"/>
      </w:pPr>
      <w:r>
        <w:t xml:space="preserve">Abbildung </w:t>
      </w:r>
      <w:r>
        <w:fldChar w:fldCharType="begin"/>
      </w:r>
      <w:r>
        <w:instrText xml:space="preserve"> SEQ Abbildung \* ARABIC </w:instrText>
      </w:r>
      <w:r>
        <w:fldChar w:fldCharType="separate"/>
      </w:r>
      <w:r w:rsidR="009C6475">
        <w:rPr>
          <w:noProof/>
        </w:rPr>
        <w:t>14</w:t>
      </w:r>
      <w:r>
        <w:fldChar w:fldCharType="end"/>
      </w:r>
    </w:p>
    <w:p w14:paraId="4A033999" w14:textId="77777777" w:rsidR="00E4245D" w:rsidRDefault="00E4245D" w:rsidP="00E4245D">
      <w:pPr>
        <w:keepNext/>
        <w:spacing w:after="0"/>
      </w:pPr>
      <w:r>
        <w:rPr>
          <w:noProof/>
        </w:rPr>
        <w:lastRenderedPageBreak/>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355076B3"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9C6475">
        <w:rPr>
          <w:noProof/>
        </w:rPr>
        <w:t>15</w:t>
      </w:r>
      <w:r>
        <w:fldChar w:fldCharType="end"/>
      </w:r>
    </w:p>
    <w:p w14:paraId="4E81C788" w14:textId="617B0DEC"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w:t>
      </w:r>
      <w:r w:rsidR="00FD2A95">
        <w:t>.</w:t>
      </w:r>
      <w:r>
        <w:t xml:space="preserve"> Feature_7 scheint </w:t>
      </w:r>
      <w:r w:rsidR="00FD2A95">
        <w:t xml:space="preserve">somit </w:t>
      </w:r>
      <w:r>
        <w:t xml:space="preserve">tatsächlich der Schlüssel für eine 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005EF881" w:rsidR="00E4245D" w:rsidRDefault="00E4245D" w:rsidP="00E4245D">
      <w:r>
        <w:t>Auch wenn d</w:t>
      </w:r>
      <w:r w:rsidR="00FD2A95">
        <w:t>ieser</w:t>
      </w:r>
      <w:r>
        <w:t xml:space="preserve">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w:t>
      </w:r>
      <w:r w:rsidR="00FD2A95">
        <w:t xml:space="preserve"> und </w:t>
      </w:r>
      <w:r>
        <w:t>verschiedene Aufteilungen in die jeweiligen Gruppen stark abweichende Ergebnisse erzielen</w:t>
      </w:r>
      <w:r w:rsidR="00FD2A95">
        <w:t>. Bzw. anders formuliert:</w:t>
      </w:r>
      <w:r>
        <w:t xml:space="preserve"> </w:t>
      </w:r>
      <w:r w:rsidR="00FD2A95">
        <w:t>D</w:t>
      </w:r>
      <w:r>
        <w:t>ie Ergebnisse des Validation</w:t>
      </w:r>
      <w:r w:rsidR="00FD2A95">
        <w:t>-S</w:t>
      </w:r>
      <w:r>
        <w:t>et</w:t>
      </w:r>
      <w:r w:rsidR="00FD2A95">
        <w:t>s</w:t>
      </w:r>
      <w:r>
        <w:t xml:space="preserve"> lassen sich ggf. schlecht auf andere Daten übertragen. Zweitens kann auf einem Viertel der Daten nun nicht mehr trainiert werden, weil d</w:t>
      </w:r>
      <w:r w:rsidR="00FD2A95">
        <w:t>iese</w:t>
      </w:r>
      <w:r>
        <w:t xml:space="preserve"> für die Validierung reserviert</w:t>
      </w:r>
      <w:r w:rsidR="00FD2A95">
        <w:t xml:space="preserve"> </w:t>
      </w:r>
      <w:proofErr w:type="gramStart"/>
      <w:r w:rsidR="00FD2A95">
        <w:t>sind</w:t>
      </w:r>
      <w:r>
        <w:t xml:space="preserve"> .</w:t>
      </w:r>
      <w:proofErr w:type="gramEnd"/>
      <w:r>
        <w:t xml:space="preserve">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301B28">
            <w:t xml:space="preserve">(James, Witten, Hastie, &amp; </w:t>
          </w:r>
          <w:proofErr w:type="spellStart"/>
          <w:r w:rsidR="00301B28">
            <w:t>Tibshirani</w:t>
          </w:r>
          <w:proofErr w:type="spellEnd"/>
          <w:r w:rsidR="00301B28">
            <w:t>, 2017, 176.178)</w:t>
          </w:r>
          <w:r>
            <w:fldChar w:fldCharType="end"/>
          </w:r>
        </w:sdtContent>
      </w:sdt>
    </w:p>
    <w:p w14:paraId="516A742E" w14:textId="28B00201" w:rsidR="00D156C4" w:rsidRDefault="00E4245D" w:rsidP="00E4245D">
      <w:r>
        <w:t>Besser ist meistens die Verwendung einer k-</w:t>
      </w:r>
      <w:proofErr w:type="spellStart"/>
      <w:r>
        <w:t>Fold</w:t>
      </w:r>
      <w:proofErr w:type="spellEnd"/>
      <w:r w:rsidR="00FD2A95">
        <w:t>-</w:t>
      </w:r>
      <w:r>
        <w:t>Cross-Validierung. Hier wird der Datensatz in k aufeinanderfolgende Gruppen aufgeteilt und so entsprechend durchiteriert</w:t>
      </w:r>
      <w:r w:rsidR="00FD2A95">
        <w:t>,</w:t>
      </w:r>
      <w:r>
        <w:t xml:space="preserve"> da</w:t>
      </w:r>
      <w:r w:rsidR="00FD2A95">
        <w:t>s</w:t>
      </w:r>
      <w:r>
        <w:t>s jeweils auf k-1 Gruppen trainiert und die verbleibende geschätzt</w:t>
      </w:r>
      <w:r w:rsidR="00C14677">
        <w:t xml:space="preserve"> wird</w:t>
      </w:r>
      <w:r>
        <w:t xml:space="preserve">, bis für alle </w:t>
      </w:r>
      <w:proofErr w:type="spellStart"/>
      <w:r>
        <w:t>Folds</w:t>
      </w:r>
      <w:proofErr w:type="spellEnd"/>
      <w:r>
        <w:t xml:space="preserve"> eine Score vorliegt</w:t>
      </w:r>
      <w:r w:rsidR="00FD2A95">
        <w:t>.</w:t>
      </w:r>
      <w:r>
        <w:t xml:space="preserve"> </w:t>
      </w:r>
      <w:r w:rsidR="00FD2A95">
        <w:t>D</w:t>
      </w:r>
      <w:r>
        <w:t>adurch kann der gesamte Datensatz zum Trainieren benutzt werden</w:t>
      </w:r>
      <w:r w:rsidR="00D156C4">
        <w:t xml:space="preserve"> und durch das Mitteln der jeweiligen Scores erhält man </w:t>
      </w:r>
      <w:r w:rsidR="00FD2A95">
        <w:t xml:space="preserve">am Ende </w:t>
      </w:r>
      <w:r w:rsidR="00D156C4">
        <w:t>ein robusteres Ergebnis</w:t>
      </w:r>
      <w:r>
        <w:t>.</w:t>
      </w:r>
    </w:p>
    <w:p w14:paraId="7BF7E266" w14:textId="67D75368" w:rsidR="00E4245D" w:rsidRPr="00557047" w:rsidRDefault="00FD2A95" w:rsidP="00E4245D">
      <w:proofErr w:type="spellStart"/>
      <w:r>
        <w:t>SciKit-Learn</w:t>
      </w:r>
      <w:proofErr w:type="spellEnd"/>
      <w:r w:rsidR="00E4245D" w:rsidRPr="00557047">
        <w:t xml:space="preserve"> bietet verschiedene Cross-Validation Methoden an</w:t>
      </w:r>
      <w:r w:rsidR="00D156C4" w:rsidRPr="00557047">
        <w:t xml:space="preserve">, die es </w:t>
      </w:r>
      <w:r w:rsidR="00673073">
        <w:t>e</w:t>
      </w:r>
      <w:r w:rsidR="00D156C4" w:rsidRPr="00557047">
        <w:t>rlauben die Unterteilung einsprechend eines Gruppenparameters</w:t>
      </w:r>
      <w:r w:rsidR="00673073">
        <w:t xml:space="preserve"> -</w:t>
      </w:r>
      <w:r w:rsidR="00D156C4" w:rsidRPr="00557047">
        <w:t xml:space="preserve"> in diesem Fall Feature_7</w:t>
      </w:r>
      <w:r w:rsidR="00673073">
        <w:t xml:space="preserve"> - </w:t>
      </w:r>
      <w:r w:rsidR="00D156C4" w:rsidRPr="00557047">
        <w:t xml:space="preserve">so einzustellen, dass sich dessen Werte zwischen den Aufteilungen nicht überschneiden. </w:t>
      </w:r>
      <w:r w:rsidR="00D156C4" w:rsidRPr="00557047">
        <w:lastRenderedPageBreak/>
        <w:t xml:space="preserve">Neben </w:t>
      </w:r>
      <w:proofErr w:type="spellStart"/>
      <w:r w:rsidR="00D156C4" w:rsidRPr="00673073">
        <w:rPr>
          <w:i/>
        </w:rPr>
        <w:t>GroupKFold</w:t>
      </w:r>
      <w:proofErr w:type="spellEnd"/>
      <w:r w:rsidR="00D156C4" w:rsidRPr="00557047">
        <w:t>, die</w:t>
      </w:r>
      <w:r w:rsidR="00673073">
        <w:t>,</w:t>
      </w:r>
      <w:r w:rsidR="00D156C4" w:rsidRPr="00557047">
        <w:t xml:space="preserve"> abgesehen von der Nichtüberschneidung</w:t>
      </w:r>
      <w:r w:rsidR="00673073">
        <w:t>,</w:t>
      </w:r>
      <w:r w:rsidR="00D156C4" w:rsidRPr="00557047">
        <w:t xml:space="preserve"> wie die k-</w:t>
      </w:r>
      <w:proofErr w:type="spellStart"/>
      <w:r w:rsidR="00D156C4" w:rsidRPr="00557047">
        <w:t>Fold</w:t>
      </w:r>
      <w:proofErr w:type="spellEnd"/>
      <w:r w:rsidR="00D156C4" w:rsidRPr="00557047">
        <w:t xml:space="preserve"> Cross-Validierung funktioniert, existiert außerdem </w:t>
      </w:r>
      <w:proofErr w:type="spellStart"/>
      <w:r w:rsidR="00D156C4" w:rsidRPr="00673073">
        <w:rPr>
          <w:i/>
        </w:rPr>
        <w:t>GroupShuffleSplit</w:t>
      </w:r>
      <w:proofErr w:type="spellEnd"/>
      <w:r w:rsidR="00D156C4" w:rsidRPr="00557047">
        <w:t>. Hier wird der Datensatz nicht in feste Gruppen unterteil</w:t>
      </w:r>
      <w:r w:rsidR="00673073">
        <w:t>t</w:t>
      </w:r>
      <w:r w:rsidR="00D156C4" w:rsidRPr="00557047">
        <w:t xml:space="preserve">, sondern es werden </w:t>
      </w:r>
      <w:r w:rsidR="00557047" w:rsidRPr="00673073">
        <w:rPr>
          <w:i/>
        </w:rPr>
        <w:t>n</w:t>
      </w:r>
      <w:r w:rsidR="00557047" w:rsidRPr="00557047">
        <w:t xml:space="preserve"> </w:t>
      </w:r>
      <w:r w:rsidR="00D156C4" w:rsidRPr="00557047">
        <w:t>Permutationen von überschneidungsfreien Train-Test-Splits erstellt. Ein Vorteil</w:t>
      </w:r>
      <w:r w:rsidR="00673073">
        <w:t>,</w:t>
      </w:r>
      <w:r w:rsidR="00D156C4" w:rsidRPr="00557047">
        <w:t xml:space="preserve"> der sich </w:t>
      </w:r>
      <w:r w:rsidR="00557047" w:rsidRPr="00557047">
        <w:t>hier ergibt</w:t>
      </w:r>
      <w:r w:rsidR="00673073">
        <w:t>,</w:t>
      </w:r>
      <w:r w:rsidR="00557047" w:rsidRPr="00557047">
        <w:t xml:space="preserve">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301B28">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6AA533BF" w:rsidR="00185ED2" w:rsidRPr="00A803FA" w:rsidRDefault="00673073" w:rsidP="00A803FA">
            <w:pPr>
              <w:jc w:val="center"/>
              <w:cnfStyle w:val="000000100000" w:firstRow="0" w:lastRow="0" w:firstColumn="0" w:lastColumn="0" w:oddVBand="0" w:evenVBand="0" w:oddHBand="1" w:evenHBand="0" w:firstRowFirstColumn="0" w:firstRowLastColumn="0" w:lastRowFirstColumn="0" w:lastRowLastColumn="0"/>
            </w:pPr>
            <w:r>
              <w:t>0.90/0.10</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141E1A15" w:rsidR="00185ED2" w:rsidRPr="00A803FA" w:rsidRDefault="00673073" w:rsidP="00A803FA">
            <w:pPr>
              <w:jc w:val="center"/>
              <w:cnfStyle w:val="000000000000" w:firstRow="0" w:lastRow="0" w:firstColumn="0" w:lastColumn="0" w:oddVBand="0" w:evenVBand="0" w:oddHBand="0" w:evenHBand="0" w:firstRowFirstColumn="0" w:firstRowLastColumn="0" w:lastRowFirstColumn="0" w:lastRowLastColumn="0"/>
            </w:pPr>
            <w:r>
              <w:t>0.80/0.20</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6765D1C0" w:rsidR="00E4245D" w:rsidRDefault="00A803FA" w:rsidP="00A803FA">
      <w:pPr>
        <w:pStyle w:val="Beschriftung"/>
      </w:pPr>
      <w:r>
        <w:t xml:space="preserve">Abbildung </w:t>
      </w:r>
      <w:r>
        <w:fldChar w:fldCharType="begin"/>
      </w:r>
      <w:r>
        <w:instrText xml:space="preserve"> SEQ Abbildung \* ARABIC </w:instrText>
      </w:r>
      <w:r>
        <w:fldChar w:fldCharType="separate"/>
      </w:r>
      <w:r w:rsidR="009C6475">
        <w:rPr>
          <w:noProof/>
        </w:rPr>
        <w:t>16</w:t>
      </w:r>
      <w:r>
        <w:fldChar w:fldCharType="end"/>
      </w:r>
    </w:p>
    <w:p w14:paraId="63DBB97F" w14:textId="6906DF25" w:rsidR="00A803FA" w:rsidRDefault="00C8761A" w:rsidP="00A803FA">
      <w:r>
        <w:t>Als Score dient hier</w:t>
      </w:r>
      <w:r w:rsidR="00673073">
        <w:t>,</w:t>
      </w:r>
      <w:r>
        <w:t xml:space="preserve"> anders als bei der vorherigen Validierung der MAE ohne Gewichte</w:t>
      </w:r>
      <w:r w:rsidR="00673073">
        <w:t>.</w:t>
      </w:r>
      <w:r>
        <w:t xml:space="preserve"> </w:t>
      </w:r>
      <w:r w:rsidR="00673073">
        <w:t>Zum einen deswegen,</w:t>
      </w:r>
      <w:r>
        <w:t xml:space="preserve"> </w:t>
      </w:r>
      <w:r w:rsidR="00673073">
        <w:t>weil</w:t>
      </w:r>
      <w:r>
        <w:t xml:space="preserve"> es </w:t>
      </w:r>
      <w:proofErr w:type="spellStart"/>
      <w:r w:rsidR="00673073">
        <w:t>Scikit-Learn</w:t>
      </w:r>
      <w:proofErr w:type="spellEnd"/>
      <w:r>
        <w:t xml:space="preserve"> standardmäßig nicht erlaubt Gewichte für dessen Berechnung einzufügen und </w:t>
      </w:r>
      <w:r w:rsidR="00673073">
        <w:t>zum anderen</w:t>
      </w:r>
      <w:r>
        <w:t xml:space="preserve">,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6178BED0" w14:textId="77777777" w:rsidR="00BB31D9" w:rsidRDefault="00BB31D9" w:rsidP="00BB31D9">
      <w:pPr>
        <w:pStyle w:val="berschrift2"/>
      </w:pPr>
      <w:bookmarkStart w:id="27" w:name="_Toc522957634"/>
      <w:r>
        <w:t>Hyper-Parameter-Tuning</w:t>
      </w:r>
      <w:bookmarkEnd w:id="27"/>
    </w:p>
    <w:p w14:paraId="703D21E1" w14:textId="03A3EA80" w:rsidR="00D47B38" w:rsidRDefault="00D47B38" w:rsidP="00D47B38">
      <w:r>
        <w:t>Durch die Cross-Validierung ist es nun möglich</w:t>
      </w:r>
      <w:r w:rsidR="00673073">
        <w:t>,</w:t>
      </w:r>
      <w:r>
        <w:t xml:space="preserve"> auf den Trainingsdaten die Vorhersagekraft des Modells bzw. den MAE als deren Maß zu bestimmen</w:t>
      </w:r>
      <w:r w:rsidR="00673073">
        <w:t>.</w:t>
      </w:r>
      <w:r>
        <w:t xml:space="preserve"> </w:t>
      </w:r>
      <w:r w:rsidR="00673073">
        <w:t>Nun gilt es</w:t>
      </w:r>
      <w:r>
        <w:t xml:space="preserve">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r w:rsidR="00673073">
        <w:t>w</w:t>
      </w:r>
      <w:r w:rsidR="00BC29F4">
        <w:t xml:space="preserve">erden kann. Bei der Ridge-Regression ist das z.B. der </w:t>
      </w:r>
      <w:proofErr w:type="spellStart"/>
      <w:r w:rsidR="00BC29F4">
        <w:t>Shrinkage</w:t>
      </w:r>
      <w:proofErr w:type="spellEnd"/>
      <w:r w:rsidR="00BC29F4">
        <w:t>-Koeffizient und bei Random Forest u.a. die Anzahl der Bäume</w:t>
      </w:r>
      <w:r w:rsidR="00673073">
        <w:t>.</w:t>
      </w:r>
      <w:r w:rsidR="00BC29F4">
        <w:t xml:space="preserve"> </w:t>
      </w:r>
      <w:r w:rsidR="00673073">
        <w:t>A</w:t>
      </w:r>
      <w:r w:rsidR="00BC29F4">
        <w:t xml:space="preserve">uch wenn in </w:t>
      </w:r>
      <w:proofErr w:type="spellStart"/>
      <w:r w:rsidR="00BC29F4">
        <w:t>SciKit-Learn</w:t>
      </w:r>
      <w:proofErr w:type="spellEnd"/>
      <w:r w:rsidR="00BC29F4">
        <w:t xml:space="preserve"> bereits für nahezu jeden</w:t>
      </w:r>
      <w:r w:rsidR="00673073">
        <w:t xml:space="preserve"> Algorithmus sinnvolle</w:t>
      </w:r>
      <w:r w:rsidR="00BC29F4">
        <w:t xml:space="preserve"> Standardeinstellungen </w:t>
      </w:r>
      <w:r w:rsidR="007263CE">
        <w:t xml:space="preserve">implementiert wurden, kann die Optimierung der Parameter die Performance des Modells </w:t>
      </w:r>
      <w:r w:rsidR="00673073">
        <w:t xml:space="preserve">trotzdem </w:t>
      </w:r>
      <w:r w:rsidR="007263CE">
        <w:t xml:space="preserve">maßgeblich verbessern. Während die Ridge-Regression mit dem einen Parameter noch händisch optimiert werden könnte, wird das spätestens bei steigender Parameterzahl äußerst aufwendig und </w:t>
      </w:r>
      <w:r w:rsidR="00673073">
        <w:t xml:space="preserve">es wird </w:t>
      </w:r>
      <w:r w:rsidR="00673073">
        <w:lastRenderedPageBreak/>
        <w:t xml:space="preserve">ein </w:t>
      </w:r>
      <w:r w:rsidR="007263CE">
        <w:t>systematischeres Vorgehen erforderlich.</w:t>
      </w:r>
      <w:r w:rsidR="00740EBD">
        <w:t xml:space="preserve"> Eine der bekanntesten Möglichkeiten dafür ist die Gitter-Suche</w:t>
      </w:r>
      <w:r w:rsidR="00673073">
        <w:t>.</w:t>
      </w:r>
      <w:r w:rsidR="00740EBD">
        <w:t xml:space="preserve"> </w:t>
      </w:r>
      <w:r w:rsidR="00673073">
        <w:t>H</w:t>
      </w:r>
      <w:r w:rsidR="00740EBD">
        <w:t xml:space="preserve">ierbei wird für jeden Parameter eine List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301B28">
            <w:t>(</w:t>
          </w:r>
          <w:proofErr w:type="spellStart"/>
          <w:r w:rsidR="00301B28">
            <w:t>Swamynathan</w:t>
          </w:r>
          <w:proofErr w:type="spellEnd"/>
          <w:r w:rsidR="00301B28">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F7AC3B2" w:rsidR="00740EBD" w:rsidRDefault="008644B7" w:rsidP="008644B7">
      <w:pPr>
        <w:pStyle w:val="Beschriftung"/>
      </w:pPr>
      <w:r>
        <w:t xml:space="preserve">Abbildung </w:t>
      </w:r>
      <w:r>
        <w:fldChar w:fldCharType="begin"/>
      </w:r>
      <w:r>
        <w:instrText xml:space="preserve"> SEQ Abbildung \* ARABIC </w:instrText>
      </w:r>
      <w:r>
        <w:fldChar w:fldCharType="separate"/>
      </w:r>
      <w:r w:rsidR="009C6475">
        <w:rPr>
          <w:noProof/>
        </w:rPr>
        <w:t>17</w:t>
      </w:r>
      <w:r>
        <w:fldChar w:fldCharType="end"/>
      </w:r>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7E38EDC0" w:rsidR="008644B7" w:rsidRDefault="00CF026D" w:rsidP="00CF026D">
      <w:pPr>
        <w:pStyle w:val="Beschriftung"/>
      </w:pPr>
      <w:r>
        <w:t xml:space="preserve">Abbildung </w:t>
      </w:r>
      <w:r>
        <w:fldChar w:fldCharType="begin"/>
      </w:r>
      <w:r>
        <w:instrText xml:space="preserve"> SEQ Abbildung \* ARABIC </w:instrText>
      </w:r>
      <w:r>
        <w:fldChar w:fldCharType="separate"/>
      </w:r>
      <w:r w:rsidR="009C6475">
        <w:rPr>
          <w:noProof/>
        </w:rPr>
        <w:t>18</w:t>
      </w:r>
      <w:r>
        <w:fldChar w:fldCharType="end"/>
      </w:r>
    </w:p>
    <w:p w14:paraId="61DC93C3" w14:textId="4D2F545D"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eine marginale Verbesserung einstellt und </w:t>
      </w:r>
      <w:r w:rsidR="005B4050">
        <w:t xml:space="preserve">deshalb </w:t>
      </w:r>
      <w:r>
        <w:t>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w:t>
      </w:r>
      <w:r>
        <w:lastRenderedPageBreak/>
        <w:t>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w:t>
      </w:r>
      <w:r w:rsidR="000D7020">
        <w:t>.</w:t>
      </w:r>
      <w:r w:rsidR="000901E5">
        <w:t xml:space="preserve"> </w:t>
      </w:r>
    </w:p>
    <w:p w14:paraId="25C2E7F8" w14:textId="2315E97A"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proofErr w:type="spellStart"/>
      <w:r w:rsidR="003670AD">
        <w:t>GridSearch</w:t>
      </w:r>
      <w:proofErr w:type="spellEnd"/>
      <w:r w:rsidR="003670AD">
        <w:t>-Optimierung kann</w:t>
      </w:r>
      <w:r w:rsidR="004D570E">
        <w:t xml:space="preserve"> davon ausgegangen werden, dass sich durch den Algorithmus </w:t>
      </w:r>
      <w:r w:rsidR="003670AD">
        <w:t xml:space="preserve">alleine </w:t>
      </w:r>
      <w:r w:rsidR="004D570E">
        <w:t xml:space="preserve">keine allzu </w:t>
      </w:r>
      <w:r w:rsidR="003670AD">
        <w:t>Fortschritte</w:t>
      </w:r>
      <w:r w:rsidR="004D570E">
        <w:t xml:space="preserve"> Verbesserungen mehr </w:t>
      </w:r>
      <w:r w:rsidR="003670AD">
        <w:t>erzielen werden lassen. Trotzdem gibt es noch weitere Methoden um das Model weiter zu verbessern</w:t>
      </w:r>
      <w:r w:rsidR="005B4050">
        <w:t>. D</w:t>
      </w:r>
      <w:r w:rsidR="003670AD">
        <w:t xml:space="preserve">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en Informationen</w:t>
      </w:r>
      <w:r w:rsidR="000250AD">
        <w:t xml:space="preserve"> besser</w:t>
      </w:r>
      <w:r w:rsidR="003670AD">
        <w:t xml:space="preserve"> sichtbar zu machen. </w:t>
      </w:r>
      <w:r w:rsidR="003670AD" w:rsidRPr="000250AD">
        <w:rPr>
          <w:color w:val="FF0000"/>
        </w:rPr>
        <w:t>(</w:t>
      </w:r>
      <w:r w:rsidR="000250AD" w:rsidRPr="000250AD">
        <w:rPr>
          <w:color w:val="FF0000"/>
        </w:rPr>
        <w:t xml:space="preserve">Quelle fehlt glaub in einen von dem Python </w:t>
      </w:r>
      <w:proofErr w:type="spellStart"/>
      <w:r w:rsidR="000250AD" w:rsidRPr="000250AD">
        <w:rPr>
          <w:color w:val="FF0000"/>
        </w:rPr>
        <w:t>büchern</w:t>
      </w:r>
      <w:proofErr w:type="spellEnd"/>
      <w:r w:rsidR="000250AD" w:rsidRPr="000250AD">
        <w:rPr>
          <w:color w:val="FF0000"/>
        </w:rPr>
        <w:t xml:space="preserve"> stand das so)</w:t>
      </w:r>
    </w:p>
    <w:p w14:paraId="4149E6C4" w14:textId="77777777" w:rsidR="002E4D15" w:rsidRDefault="00E4245D" w:rsidP="002E4D15">
      <w:pPr>
        <w:pStyle w:val="berschrift2"/>
      </w:pPr>
      <w:bookmarkStart w:id="28" w:name="_Toc522957635"/>
      <w:proofErr w:type="spellStart"/>
      <w:r>
        <w:t>Advanced</w:t>
      </w:r>
      <w:proofErr w:type="spellEnd"/>
      <w:r>
        <w:t xml:space="preserve"> Feature Engineering</w:t>
      </w:r>
      <w:bookmarkEnd w:id="28"/>
    </w:p>
    <w:p w14:paraId="4B26C698" w14:textId="355C6B32"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w:t>
      </w:r>
      <w:r w:rsidR="005B4050">
        <w:t>vielen</w:t>
      </w:r>
      <w:r w:rsidR="005030B7">
        <w:t xml:space="preserve"> </w:t>
      </w:r>
      <w:proofErr w:type="spellStart"/>
      <w:r w:rsidR="005030B7">
        <w:t>Kaggle</w:t>
      </w:r>
      <w:proofErr w:type="spellEnd"/>
      <w:r w:rsidR="005030B7">
        <w:t>-</w:t>
      </w:r>
      <w:proofErr w:type="gramStart"/>
      <w:r w:rsidR="005030B7">
        <w:t>Competitions</w:t>
      </w:r>
      <w:proofErr w:type="gramEnd"/>
      <w:r w:rsidR="005030B7">
        <w:t xml:space="preserve"> die meiste Zeit dafür aufgewendet wird</w:t>
      </w:r>
      <w:r w:rsidR="005B4050">
        <w:t>,</w:t>
      </w:r>
      <w:r w:rsidR="005030B7">
        <w:t xml:space="preserve"> Merkmale aus den vorhandenen Daten zu extrahieren oder ggf. mit Hilfe von branchenspezifischen Wissen Neue zu generiere</w:t>
      </w:r>
      <w:r w:rsidR="005B4050">
        <w:t>n</w:t>
      </w:r>
      <w:r w:rsidR="005030B7">
        <w:t xml:space="preserve">. </w:t>
      </w:r>
      <w:r w:rsidR="005B4050">
        <w:t>D</w:t>
      </w:r>
      <w:r w:rsidR="005030B7">
        <w:t xml:space="preserve">as Vorgehen </w:t>
      </w:r>
      <w:r w:rsidR="005A5D72">
        <w:t xml:space="preserve">sowie die Resultate </w:t>
      </w:r>
      <w:r w:rsidR="005030B7">
        <w:t xml:space="preserve">beim Feature Engineering </w:t>
      </w:r>
      <w:r w:rsidR="005B4050">
        <w:t>sind</w:t>
      </w:r>
      <w:r w:rsidR="005A5D72">
        <w:t xml:space="preserve"> stark </w:t>
      </w:r>
      <w:r w:rsidR="000250AD">
        <w:t>a</w:t>
      </w:r>
      <w:r w:rsidR="005A5D72">
        <w:t xml:space="preserve">bhängig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F65264">
            <w:instrText>ADDIN CitaviPlaceholder{eyIkaWQiOiIxIiwiRW50cmllcyI6W3siJGlkIjoiMiIsIklkIjoiNjY2NDNjOWUtNjUxYS00ODgxLWEyOTMtYzQ0ODhjYzhlM2IxIiwiUmFuZ2VMZW5ndGgiOjMx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YSkifV19LCJUYWciOiJDaXRhdmlQbGFjZWhvbGRlciM3OWQ1NjM0YS1lOGNlLTQyMTktYTJjZS1kN2M0NDA3OWY1NWIiLCJUZXh0IjoiKFNhcmthciwgQmFsaSwgJiBTaGFybWEsIDIwMThhKSIsIldBSVZlcnNpb24iOiI2LjEuMC4wIn0=}</w:instrText>
          </w:r>
          <w:r w:rsidR="00201B89">
            <w:fldChar w:fldCharType="separate"/>
          </w:r>
          <w:r w:rsidR="00301B28">
            <w:t>(Sarkar, Bali, &amp; Sharma, 2018a)</w:t>
          </w:r>
          <w:r w:rsidR="00201B89">
            <w:fldChar w:fldCharType="end"/>
          </w:r>
        </w:sdtContent>
      </w:sdt>
    </w:p>
    <w:p w14:paraId="299D8372" w14:textId="1E5A363A" w:rsidR="003F26C7" w:rsidRDefault="0033156F" w:rsidP="002013D7">
      <w:r>
        <w:t xml:space="preserve">Leider hatte </w:t>
      </w:r>
      <w:r w:rsidR="003F26C7">
        <w:t xml:space="preserve">Winton Capital das </w:t>
      </w:r>
      <w:r w:rsidR="005B4050">
        <w:t>T</w:t>
      </w:r>
      <w:r w:rsidR="003F26C7">
        <w:t xml:space="preserve">eilen und </w:t>
      </w:r>
      <w:r w:rsidR="005B4050">
        <w:t>V</w:t>
      </w:r>
      <w:r w:rsidR="003F26C7">
        <w:t>eröffentlichen von Informationen während der Challenge verboten und auch im Nachgang wurden von anderen Teilnehmern kaum</w:t>
      </w:r>
      <w:r w:rsidR="00C7554E">
        <w:t xml:space="preserve"> detai</w:t>
      </w:r>
      <w:r w:rsidR="000250AD">
        <w:t>l</w:t>
      </w:r>
      <w:r w:rsidR="00C7554E">
        <w:t>lierte</w:t>
      </w:r>
      <w:r w:rsidR="003F26C7">
        <w:t xml:space="preserve"> Ergebnisse öffentlich, wodurch auch nicht ersichtlich wurde</w:t>
      </w:r>
      <w:r w:rsidR="005B4050">
        <w:t>,</w:t>
      </w:r>
      <w:r w:rsidR="003F26C7">
        <w:t xml:space="preserve"> auf welchen Features deren Prognosen basierten. Einzige</w:t>
      </w:r>
      <w:r w:rsidR="00C7554E">
        <w:t xml:space="preserve"> wirklich</w:t>
      </w:r>
      <w:r w:rsidR="003F26C7">
        <w:t xml:space="preserve"> valide Quelle hierfür war ein Interview mit dem </w:t>
      </w:r>
      <w:r w:rsidR="005B4050">
        <w:t>D</w:t>
      </w:r>
      <w:r w:rsidR="003F26C7">
        <w:t xml:space="preserve">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rsidRPr="005B4050">
        <w:rPr>
          <w:i/>
        </w:rPr>
        <w:t>No</w:t>
      </w:r>
      <w:proofErr w:type="spellEnd"/>
      <w:r w:rsidR="003F26C7" w:rsidRPr="005B4050">
        <w:rPr>
          <w:i/>
        </w:rPr>
        <w:t>-Free-</w:t>
      </w:r>
      <w:proofErr w:type="spellStart"/>
      <w:r w:rsidR="003F26C7" w:rsidRPr="005B4050">
        <w:rPr>
          <w:i/>
        </w:rPr>
        <w:t>Hunch</w:t>
      </w:r>
      <w:proofErr w:type="spellEnd"/>
      <w:r w:rsidR="003F26C7">
        <w:t xml:space="preserve"> veröffentlicht wurde. </w:t>
      </w:r>
      <w:r w:rsidR="00F721F6">
        <w:t xml:space="preserve">Hier gab er zwar an, dass Feature Engineering sein Schlüssel zum Erfolg war, was seine </w:t>
      </w:r>
      <w:r w:rsidR="000250AD">
        <w:t xml:space="preserve">genauen </w:t>
      </w:r>
      <w:r w:rsidR="00F721F6">
        <w:t xml:space="preserve">Merkmale anging </w:t>
      </w:r>
      <w:proofErr w:type="spellStart"/>
      <w:r w:rsidR="00F721F6">
        <w:t>lie</w:t>
      </w:r>
      <w:r w:rsidR="000250AD">
        <w:t>s</w:t>
      </w:r>
      <w:proofErr w:type="spellEnd"/>
      <w:r w:rsidR="00F721F6">
        <w:t xml:space="preserve"> er allerdings nur allgemein verlauten</w:t>
      </w:r>
      <w:r w:rsidR="005B4050">
        <w:t>,</w:t>
      </w:r>
      <w:r w:rsidR="00F721F6">
        <w:t xml:space="preserve">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301B28">
            <w:t>(</w:t>
          </w:r>
          <w:proofErr w:type="spellStart"/>
          <w:r w:rsidR="00301B28">
            <w:t>Kaggle</w:t>
          </w:r>
          <w:proofErr w:type="spellEnd"/>
          <w:r w:rsidR="00301B28">
            <w:t xml:space="preserve"> Team, 2016)</w:t>
          </w:r>
          <w:r w:rsidR="00F721F6">
            <w:fldChar w:fldCharType="end"/>
          </w:r>
        </w:sdtContent>
      </w:sdt>
    </w:p>
    <w:p w14:paraId="1AC8782B" w14:textId="6D7DF3A5" w:rsidR="002013D7" w:rsidRDefault="00C7554E" w:rsidP="002013D7">
      <w:r>
        <w:t xml:space="preserve">Daneben waren in direktem Bezug zu der Challenge nur noch im Forum-Thread </w:t>
      </w:r>
      <w:r w:rsidRPr="005B4050">
        <w:rPr>
          <w:i/>
        </w:rPr>
        <w:t>Solution</w:t>
      </w:r>
      <w:r>
        <w:t xml:space="preserve"> </w:t>
      </w:r>
      <w:r w:rsidRPr="005B4050">
        <w:rPr>
          <w:i/>
        </w:rPr>
        <w:t>Sharing</w:t>
      </w:r>
      <w:r>
        <w:t xml:space="preserve"> weitere Anhaltspunkte zu finden</w:t>
      </w:r>
      <w:r w:rsidR="005B4050">
        <w:t>.</w:t>
      </w:r>
      <w:r>
        <w:t xml:space="preserve"> </w:t>
      </w:r>
      <w:r w:rsidR="005B4050">
        <w:t>D</w:t>
      </w:r>
      <w:r>
        <w:t xml:space="preserve">er Zweitplatzierte gab </w:t>
      </w:r>
      <w:r w:rsidR="005B4050">
        <w:t xml:space="preserve">hier </w:t>
      </w:r>
      <w:r>
        <w:t xml:space="preserve">z.B. an mit Volatilität gearbeitet zu haben, andere </w:t>
      </w:r>
      <w:r w:rsidR="00E25AFB">
        <w:t>Teilnehmer nannten außerdem gewichtete Mittelwerte/Medians der vergangenen Renditen als Teil ihres Feature-Sets.</w:t>
      </w:r>
      <w:r w:rsidR="000250AD">
        <w:t xml:space="preserve"> </w:t>
      </w:r>
      <w:sdt>
        <w:sdtPr>
          <w:alias w:val="Don't edit this field"/>
          <w:tag w:val="CitaviPlaceholder#7e0e84b5-b10e-4803-9538-248961427ac6"/>
          <w:id w:val="-276648222"/>
          <w:placeholder>
            <w:docPart w:val="DefaultPlaceholder_-1854013440"/>
          </w:placeholder>
        </w:sdtPr>
        <w:sdtContent>
          <w:r w:rsidR="000250AD">
            <w:fldChar w:fldCharType="begin"/>
          </w:r>
          <w:r w:rsidR="000250AD">
            <w:instrText>ADDIN CitaviPlaceholder{eyIkaWQiOiIxIiwiRW50cmllcyI6W3siJGlkIjoiMiIsIklkIjoiOGMwZDQ0NzAtMDBhMC00ZWE5LTg5ZjEtNjA1NWE0MDNmZWJl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wZTg0YjUtYjEwZS00ODAzLTk1MzgtMjQ4OTYxNDI3YWM2IiwiVGV4dCI6IihcIlRoZSBXaW50b24gU3RvY2sgTWFya2V0IENoYWxsZW5nZSxcIiAyMDE2KSIsIldBSVZlcnNpb24iOiI2LjEuMC4wIn0=}</w:instrText>
          </w:r>
          <w:r w:rsidR="000250AD">
            <w:fldChar w:fldCharType="separate"/>
          </w:r>
          <w:r w:rsidR="00301B28">
            <w:t>("The Winton Stock Market Challenge," 2016)</w:t>
          </w:r>
          <w:r w:rsidR="000250AD">
            <w:fldChar w:fldCharType="end"/>
          </w:r>
        </w:sdtContent>
      </w:sdt>
    </w:p>
    <w:p w14:paraId="17B6D59A" w14:textId="7E6AA092" w:rsidR="002E7AF7" w:rsidRDefault="002E7AF7" w:rsidP="002013D7">
      <w:r>
        <w:lastRenderedPageBreak/>
        <w:t>Hilfreich gestaltete</w:t>
      </w:r>
      <w:r w:rsidR="00756FA9">
        <w:t>n</w:t>
      </w:r>
      <w:r>
        <w:t xml:space="preserve"> sich außerdem noch zwei Interviews </w:t>
      </w:r>
      <w:r w:rsidR="003F60EC">
        <w:t>mit Top</w:t>
      </w:r>
      <w:r w:rsidR="005B4050">
        <w:t>-</w:t>
      </w:r>
      <w:r w:rsidR="003F60EC">
        <w:t>5</w:t>
      </w:r>
      <w:r w:rsidR="005B4050">
        <w:t xml:space="preserve"> P</w:t>
      </w:r>
      <w:r w:rsidR="003F60EC">
        <w:t xml:space="preserve">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301B28">
            <w:t>(</w:t>
          </w:r>
          <w:proofErr w:type="spellStart"/>
          <w:r w:rsidR="00301B28">
            <w:t>Kaggle</w:t>
          </w:r>
          <w:proofErr w:type="spellEnd"/>
          <w:r w:rsidR="00301B28">
            <w:t xml:space="preserve"> Team, 2017a)</w:t>
          </w:r>
          <w:r w:rsidR="00C00B09">
            <w:fldChar w:fldCharType="end"/>
          </w:r>
        </w:sdtContent>
      </w:sdt>
      <w:r w:rsidR="005B4050">
        <w:t>.</w:t>
      </w:r>
      <w:r w:rsidR="00756FA9">
        <w:t xml:space="preserve"> Der andere versuchte u.a. mit einer Mischung aus deskriptiven Merkmalen wie der Standardabweichung oder </w:t>
      </w:r>
      <w:r w:rsidR="005B4050">
        <w:t>m</w:t>
      </w:r>
      <w:r w:rsidR="00756FA9">
        <w:t xml:space="preserve">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301B28">
            <w:t>(</w:t>
          </w:r>
          <w:proofErr w:type="spellStart"/>
          <w:r w:rsidR="00301B28">
            <w:t>Kaggle</w:t>
          </w:r>
          <w:proofErr w:type="spellEnd"/>
          <w:r w:rsidR="00301B28">
            <w:t xml:space="preserve"> Team, 2017b)</w:t>
          </w:r>
          <w:r w:rsidR="00C00B09">
            <w:fldChar w:fldCharType="end"/>
          </w:r>
        </w:sdtContent>
      </w:sdt>
    </w:p>
    <w:p w14:paraId="5C2D2F77" w14:textId="0FF199E9" w:rsidR="008525D8" w:rsidRDefault="008525D8" w:rsidP="002013D7">
      <w:r>
        <w:t xml:space="preserve">Anhand der dort verfügbaren Informationen und unter Einfluss eines Papers von </w:t>
      </w:r>
      <w:proofErr w:type="spellStart"/>
      <w:r w:rsidR="00C00B09">
        <w:t>Zura</w:t>
      </w:r>
      <w:proofErr w:type="spellEnd"/>
      <w:r w:rsidR="00C00B09">
        <w:t xml:space="preserve"> </w:t>
      </w:r>
      <w:proofErr w:type="spellStart"/>
      <w:r w:rsidR="00C00B09">
        <w:t>Kakushadze</w:t>
      </w:r>
      <w:proofErr w:type="spellEnd"/>
      <w:r w:rsidR="005B4050">
        <w:t xml:space="preserve"> </w:t>
      </w:r>
      <w:sdt>
        <w:sdtPr>
          <w:alias w:val="Don't edit this field"/>
          <w:tag w:val="CitaviPlaceholder#e0963c16-1590-4324-adb5-10b90f7bc68c"/>
          <w:id w:val="1865554654"/>
          <w:placeholder>
            <w:docPart w:val="DefaultPlaceholder_-1854013440"/>
          </w:placeholder>
        </w:sdtPr>
        <w:sdtContent>
          <w:r w:rsidR="005B4050">
            <w:fldChar w:fldCharType="begin"/>
          </w:r>
          <w:r w:rsidR="005B4050">
            <w:instrText>ADDIN CitaviPlaceholder{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ZTA5NjNjMTYtMTU5MC00MzI0LWFkYjUtMTBiOTBmN2JjNjhjIiwiVGV4dCI6IigyMDE2KSIsIldBSVZlcnNpb24iOiI2LjEuMC4wIn0=}</w:instrText>
          </w:r>
          <w:r w:rsidR="005B4050">
            <w:fldChar w:fldCharType="separate"/>
          </w:r>
          <w:r w:rsidR="005B4050">
            <w:t>(2016)</w:t>
          </w:r>
          <w:r w:rsidR="005B4050">
            <w:fldChar w:fldCharType="end"/>
          </w:r>
        </w:sdtContent>
      </w:sdt>
      <w:r w:rsidR="00C00B09">
        <w:t xml:space="preserve"> in dem</w:t>
      </w:r>
      <w:r w:rsidR="000250AD">
        <w:t xml:space="preserve"> veranschaulicht wurde, wie</w:t>
      </w:r>
      <w:r w:rsidR="00C00B09">
        <w:t xml:space="preserve"> Merkmale für Finanzmarktdaten allgemein generiert werden können</w:t>
      </w:r>
      <w:r w:rsidR="005B4050">
        <w:t>,</w:t>
      </w:r>
      <w:r w:rsidR="00C00B09">
        <w:t xml:space="preserve"> wurde anschließend ein Feature</w:t>
      </w:r>
      <w:r w:rsidR="005B4050">
        <w:t>-S</w:t>
      </w:r>
      <w:r w:rsidR="00C00B09">
        <w:t xml:space="preserve">et </w:t>
      </w:r>
      <w:r w:rsidR="000250AD">
        <w:t>aufgebaut</w:t>
      </w:r>
      <w:r w:rsidR="00A94822">
        <w: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43D3603A"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bei vielen Features </w:t>
      </w:r>
      <w:r w:rsidR="00C635BB">
        <w:t xml:space="preserve">allerdings </w:t>
      </w:r>
      <w:r w:rsidR="0025446B">
        <w:t>ähnlich</w:t>
      </w:r>
      <w:r w:rsidR="00842BF6">
        <w:t>.</w:t>
      </w:r>
      <w:r w:rsidR="0025446B">
        <w:t xml:space="preserve"> </w:t>
      </w:r>
      <w:r w:rsidR="00842BF6">
        <w:t>N</w:t>
      </w:r>
      <w:r w:rsidR="0025446B">
        <w:t xml:space="preserve">achdem außer Feature_7 keines der </w:t>
      </w:r>
      <w:r w:rsidR="00B22EA2">
        <w:t>A</w:t>
      </w:r>
      <w:r w:rsidR="0025446B">
        <w:t xml:space="preserve">nderen genauer erklärt wurde, begrenzten sich die Informationen ansonsten letztendlich auf die Zeitreihendaten der </w:t>
      </w:r>
      <w:r w:rsidR="00B22EA2">
        <w:t>Minutenr</w:t>
      </w:r>
      <w:r w:rsidR="0025446B">
        <w:t>enditen</w:t>
      </w:r>
      <w:r w:rsidR="00102DC4">
        <w:t>, anhand der</w:t>
      </w:r>
      <w:r w:rsidR="00B22EA2">
        <w:t>er</w:t>
      </w:r>
      <w:r w:rsidR="00102DC4">
        <w:t xml:space="preserve"> (gruppierte) Mittelwerte, Streuung und Interaktionen darunter errechnet wurden,</w:t>
      </w:r>
      <w:r w:rsidR="0025446B">
        <w:t xml:space="preserve"> wohingegen im Bereich Trading viele Alphas </w:t>
      </w:r>
      <w:r w:rsidR="00102DC4">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301B28">
            <w:t>(</w:t>
          </w:r>
          <w:proofErr w:type="spellStart"/>
          <w:r w:rsidR="00301B28">
            <w:t>Kakushadze</w:t>
          </w:r>
          <w:proofErr w:type="spellEnd"/>
          <w:r w:rsidR="00301B28">
            <w:t>, 2016)</w:t>
          </w:r>
          <w:r w:rsidR="00102DC4">
            <w:fldChar w:fldCharType="end"/>
          </w:r>
        </w:sdtContent>
      </w:sdt>
      <w:r w:rsidR="0025446B">
        <w:t xml:space="preserve">. </w:t>
      </w:r>
      <w:r w:rsidR="00842BF6">
        <w:t xml:space="preserve">Auch Tageshoch/-tief oder Schlusskurse waren durch das begrenzte Zeitfenster von 120 Minuten nicht ersichtlich und </w:t>
      </w:r>
      <w:r w:rsidR="00842BF6">
        <w:lastRenderedPageBreak/>
        <w:t xml:space="preserve">das </w:t>
      </w:r>
      <w:r w:rsidR="005E2980">
        <w:t>B</w:t>
      </w:r>
      <w:r w:rsidR="00842BF6">
        <w:t>ilden von Langzeittrends bei nur zwei Tagesrenditen nicht möglich, was den Handlungsspielraum zusätzlich einschränkte. Trotzdem wurde versucht</w:t>
      </w:r>
      <w:r w:rsidR="007E1AF6">
        <w:t>,</w:t>
      </w:r>
      <w:r w:rsidR="00842BF6">
        <w:t xml:space="preserve"> möglichst vielfältige Merkmale zu generieren die </w:t>
      </w:r>
      <w:r w:rsidR="007E1AF6">
        <w:t>Volatilität</w:t>
      </w:r>
      <w:r w:rsidR="00842BF6">
        <w:t>, branchentypisches Verhalten und Zeitpunkbezogene Trends berücksichtig</w:t>
      </w:r>
      <w:r w:rsidR="00102DC4">
        <w:t>en</w:t>
      </w:r>
      <w:r w:rsidR="00842BF6">
        <w:t>.</w:t>
      </w:r>
    </w:p>
    <w:p w14:paraId="1FCF5CA4" w14:textId="1180B366" w:rsidR="00272FEE" w:rsidRDefault="00272FEE" w:rsidP="002013D7">
      <w:r>
        <w:t xml:space="preserve">Für einen Teil des der neu errechneten Features wurden zusätzlich noch mithilfe von </w:t>
      </w:r>
      <w:proofErr w:type="spellStart"/>
      <w:r>
        <w:t>Sci</w:t>
      </w:r>
      <w:r w:rsidR="007E1AF6">
        <w:t>K</w:t>
      </w:r>
      <w:r>
        <w:t>it-learn’s</w:t>
      </w:r>
      <w:proofErr w:type="spellEnd"/>
      <w:r>
        <w:t xml:space="preserve"> </w:t>
      </w:r>
      <w:proofErr w:type="spellStart"/>
      <w:r>
        <w:t>PolynomialFeatures</w:t>
      </w:r>
      <w:proofErr w:type="spellEnd"/>
      <w:r>
        <w:t xml:space="preserve">-Modul generische Interaktionen mit dem Grad zwei erstellt. 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9" w:name="_Toc522957636"/>
      <w:r>
        <w:t xml:space="preserve">Feature </w:t>
      </w:r>
      <w:proofErr w:type="spellStart"/>
      <w:r>
        <w:t>Selection</w:t>
      </w:r>
      <w:bookmarkEnd w:id="29"/>
      <w:proofErr w:type="spellEnd"/>
    </w:p>
    <w:p w14:paraId="4EA0F96A" w14:textId="35FAD749" w:rsidR="00592338" w:rsidRDefault="00102DC4" w:rsidP="002013D7">
      <w:r>
        <w:t xml:space="preserve">Aufgrund der hohen Dimensionalität, die </w:t>
      </w:r>
      <w:r w:rsidR="007E1AF6">
        <w:t>durch das Feature Engineering</w:t>
      </w:r>
      <w:r>
        <w:t xml:space="preserve">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301B28">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301B28">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Es beschreibt grundsätzlich den exponentielle</w:t>
      </w:r>
      <w:r w:rsidR="007E1AF6">
        <w:t>n</w:t>
      </w:r>
      <w:r w:rsidR="007F3E32">
        <w:t xml:space="preserve"> Anstieg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w:t>
      </w:r>
      <w:r w:rsidR="007E1AF6">
        <w:t xml:space="preserve"> so</w:t>
      </w:r>
      <w:r w:rsidR="00C54655">
        <w:t xml:space="preserve"> bei einigen Modellen zu Schwierigkeiten kommen </w:t>
      </w:r>
      <w:sdt>
        <w:sdtPr>
          <w:alias w:val="Don't edit this field"/>
          <w:tag w:val="CitaviPlaceholder#a4f10905-452b-465e-ab07-459e7a5634a9"/>
          <w:id w:val="-467669086"/>
          <w:placeholder>
            <w:docPart w:val="DefaultPlaceholder_-1854013440"/>
          </w:placeholder>
        </w:sdtPr>
        <w:sdtContent>
          <w:r w:rsidR="00C54655">
            <w:fldChar w:fldCharType="begin"/>
          </w:r>
          <w:r w:rsidR="000B37AD">
            <w:instrText>ADDIN CitaviPlaceholder{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DUvMjM0NzczNi4yMzQ3NzU1IiwiTGlua2VkUmVzb3VyY2VUeXBlIjo1LCJVcmlTdHJpbmciOiJodHRwczovL2RvaS5vcmcvMTAuMTE0NS8yMzQ3NzM2LjIzNDc3NTUiLCJQcm9wZXJ0aWVzIjp7fX0sIkFubm90YXRpb25zIjpbXSwiTG9jYXRpb25UeXBlIjowLCJNaXJyb3JzUmVmZXJlbmNlUHJvcGVydHlJZCI6MTI4LCJDcmVhdGVkQnkiOiJsMDR6eW9nNXJ5Y2J2eDd0ZGttbW44aG5rb2hvcHNtcGxpbGN4MmtkIiwiQ3JlYXRlZE9uIjoiMjAxOC0wOC0xNlQyMzo0NzoxMCIsIk1vZGlmaWVkQnkiOiJsMDR6eW9nNXJ5Y2J2eDd0ZGttbW44aG5rb2hvcHNtcGxpbGN4Mmtk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}</w:instrText>
          </w:r>
          <w:r w:rsidR="00C54655">
            <w:fldChar w:fldCharType="separate"/>
          </w:r>
          <w:r w:rsidR="00301B28">
            <w:t>(Domingos, 2012a)</w:t>
          </w:r>
          <w:r w:rsidR="00C54655">
            <w:fldChar w:fldCharType="end"/>
          </w:r>
        </w:sdtContent>
      </w:sdt>
      <w:r w:rsidR="00C54655">
        <w:t>.</w:t>
      </w:r>
    </w:p>
    <w:p w14:paraId="1B035FBF" w14:textId="41C8830F" w:rsidR="00013C32" w:rsidRDefault="00C54655" w:rsidP="002013D7">
      <w:r>
        <w:t xml:space="preserve">Daraus ergibt sich demnach auch die Notwendigkeit das hochdimensionale </w:t>
      </w:r>
      <w:r w:rsidR="00233DAE">
        <w:t>Datenset</w:t>
      </w:r>
      <w:r>
        <w:t xml:space="preserve"> auf </w:t>
      </w:r>
      <w:r w:rsidR="007E1AF6">
        <w:t>einige</w:t>
      </w:r>
      <w:r w:rsidR="00013C32">
        <w:t xml:space="preserve"> hilfreiche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19617934" w:rsidR="008F408A" w:rsidRDefault="003A6843" w:rsidP="002013D7">
      <w:r>
        <w:t xml:space="preserve">Für die Reduktion </w:t>
      </w:r>
      <w:r w:rsidR="007E1AF6">
        <w:t>f</w:t>
      </w:r>
      <w:r w:rsidR="00013C32">
        <w:t>iel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zwischen den Input- und den Zi</w:t>
      </w:r>
      <w:r w:rsidR="007E1AF6">
        <w:t>e</w:t>
      </w:r>
      <w:r w:rsidR="00013C32">
        <w:t>lvariablen</w:t>
      </w:r>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A1254C">
        <w:t xml:space="preserve">. </w:t>
      </w:r>
      <w:sdt>
        <w:sdtPr>
          <w:alias w:val="Don't edit this field"/>
          <w:tag w:val="CitaviPlaceholder#7b66bad1-a1a1-48ad-99ea-d9047e5ae082"/>
          <w:id w:val="-1047678946"/>
          <w:placeholder>
            <w:docPart w:val="DefaultPlaceholder_-1854013440"/>
          </w:placeholder>
        </w:sdtPr>
        <w:sdtContent>
          <w:r w:rsidR="006D7614">
            <w:fldChar w:fldCharType="begin"/>
          </w:r>
          <w:r w:rsidR="006D7614">
            <w:instrText>ADDIN CitaviPlaceholder{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}</w:instrText>
          </w:r>
          <w:r w:rsidR="006D7614">
            <w:fldChar w:fldCharType="separate"/>
          </w:r>
          <w:r w:rsidR="00301B28">
            <w:t>(</w:t>
          </w:r>
          <w:proofErr w:type="spellStart"/>
          <w:r w:rsidR="00301B28">
            <w:t>Guyon</w:t>
          </w:r>
          <w:proofErr w:type="spellEnd"/>
          <w:r w:rsidR="00301B28">
            <w:t xml:space="preserve"> &amp; </w:t>
          </w:r>
          <w:proofErr w:type="spellStart"/>
          <w:r w:rsidR="00301B28">
            <w:t>Elisseeff</w:t>
          </w:r>
          <w:proofErr w:type="spellEnd"/>
          <w:r w:rsidR="00301B28">
            <w:t>, 2003)</w:t>
          </w:r>
          <w:r w:rsidR="006D7614">
            <w:fldChar w:fldCharType="end"/>
          </w:r>
        </w:sdtContent>
      </w:sdt>
    </w:p>
    <w:p w14:paraId="1A5C7E26" w14:textId="2C8E31BC" w:rsidR="00A1254C" w:rsidRDefault="00A1254C" w:rsidP="002013D7">
      <w:r>
        <w:t xml:space="preserve">Für die Ridge-Regression wurden </w:t>
      </w:r>
      <w:r w:rsidR="00013C32">
        <w:t>daneben außerdem drei</w:t>
      </w:r>
      <w:r>
        <w:t xml:space="preserve"> Feature-Sets durch rekursive Feature Elimination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w:t>
      </w:r>
      <w:r>
        <w:lastRenderedPageBreak/>
        <w:t xml:space="preserve">entfernen, bis die gewünschte Anzahl an Features übrigbleibt. Das bedeutet allerdings auch das vor jeder Elimination ein neues </w:t>
      </w:r>
      <w:proofErr w:type="spellStart"/>
      <w:r>
        <w:t>Model</w:t>
      </w:r>
      <w:proofErr w:type="spellEnd"/>
      <w:r>
        <w:t xml:space="preserve"> mit neuen Koeffizienten trainiert werden muss, wodurch diese Methode sehr schnell sehr rechenintensiv wird und ein bisschen Zeit in Anspruch </w:t>
      </w:r>
      <w:r w:rsidR="00FC6FD5">
        <w:t>nehmen kann</w:t>
      </w:r>
      <w:r>
        <w:t xml:space="preserve">. </w:t>
      </w:r>
      <w:r w:rsidR="006D7614">
        <w:t xml:space="preserve">Für die Ridge-Regression spielt das eher eine untergeordnete Rolle, da sie als lineares Modell nur wenig Zeit zum Trainieren brauch.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 xml:space="preserve">Random Forest, Gradient Boost und Huber Regression anzuwenden. </w:t>
      </w:r>
      <w:sdt>
        <w:sdtPr>
          <w:alias w:val="Don't edit this field"/>
          <w:tag w:val="CitaviPlaceholder#30d7d03e-6528-4717-969b-feb59622e23a"/>
          <w:id w:val="-72438139"/>
          <w:placeholder>
            <w:docPart w:val="DefaultPlaceholder_-1854013440"/>
          </w:placeholder>
        </w:sdtPr>
        <w:sdtContent>
          <w:r w:rsidR="006D7614">
            <w:fldChar w:fldCharType="begin"/>
          </w:r>
          <w:r w:rsidR="006D7614">
            <w:instrText>ADDIN CitaviPlaceholder{eyIkaWQiOiIxIiwiRW50cmllcyI6W3siJGlkIjoiMiIsIklkIjoiNTEwN2EzYzItNjIwNi00YmM1LTg2MTAtNDVkNGU3NTY1OTAy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MzBkN2QwM2UtNjUyOC00NzE3LTk2OWItZmViNTk2MjJlMjNhIiwiVGV4dCI6IihIdWlqc2tlbnMsIDIwMTgpIiwiV0FJVmVyc2lvbiI6IjYuMS4wLjAifQ==}</w:instrText>
          </w:r>
          <w:r w:rsidR="006D7614">
            <w:fldChar w:fldCharType="separate"/>
          </w:r>
          <w:r w:rsidR="00301B28">
            <w:t>(</w:t>
          </w:r>
          <w:proofErr w:type="spellStart"/>
          <w:r w:rsidR="00301B28">
            <w:t>Huijskens</w:t>
          </w:r>
          <w:proofErr w:type="spellEnd"/>
          <w:r w:rsidR="00301B28">
            <w:t>, 2018)</w:t>
          </w:r>
          <w:r w:rsidR="006D7614">
            <w:fldChar w:fldCharType="end"/>
          </w:r>
        </w:sdtContent>
      </w:sdt>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287A0110" w:rsidR="00514028" w:rsidRDefault="00272FEE" w:rsidP="00514028">
            <w:r>
              <w:t xml:space="preserve">Die 15 Variablen mit dem absolut höchsten </w:t>
            </w:r>
            <w:r w:rsidR="004E56B9">
              <w:t xml:space="preserve">Korrelationskoeffizienten </w:t>
            </w:r>
            <w:r>
              <w:t>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79B54590" w:rsidR="00514028" w:rsidRDefault="00272FEE" w:rsidP="00272FEE">
      <w:pPr>
        <w:pStyle w:val="Beschriftung"/>
      </w:pPr>
      <w:r>
        <w:t xml:space="preserve">Abbildung </w:t>
      </w:r>
      <w:r>
        <w:fldChar w:fldCharType="begin"/>
      </w:r>
      <w:r>
        <w:instrText xml:space="preserve"> SEQ Abbildung \* ARABIC </w:instrText>
      </w:r>
      <w:r>
        <w:fldChar w:fldCharType="separate"/>
      </w:r>
      <w:r w:rsidR="009C6475">
        <w:rPr>
          <w:noProof/>
        </w:rPr>
        <w:t>19</w:t>
      </w:r>
      <w:r>
        <w:fldChar w:fldCharType="end"/>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35248785" w:rsidR="00272FEE" w:rsidRDefault="00261B3A" w:rsidP="00261B3A">
      <w:pPr>
        <w:pStyle w:val="Beschriftung"/>
      </w:pPr>
      <w:r>
        <w:t xml:space="preserve">Abbildung </w:t>
      </w:r>
      <w:r>
        <w:fldChar w:fldCharType="begin"/>
      </w:r>
      <w:r>
        <w:instrText xml:space="preserve"> SEQ Abbildung \* ARABIC </w:instrText>
      </w:r>
      <w:r>
        <w:fldChar w:fldCharType="separate"/>
      </w:r>
      <w:r w:rsidR="009C6475">
        <w:rPr>
          <w:noProof/>
        </w:rPr>
        <w:t>20</w:t>
      </w:r>
      <w:r>
        <w:fldChar w:fldCharType="end"/>
      </w:r>
    </w:p>
    <w:p w14:paraId="04ED65CF" w14:textId="4A73533C" w:rsidR="00FC6FD5" w:rsidRPr="00FC6FD5" w:rsidRDefault="00A70848" w:rsidP="00C54655">
      <w:r>
        <w:t>Mit der Selektion der Features ist somit auch der letzte vorbereitende Schritt zum Modellieren abgeschlossen und es kann zur Auswahl verschiedener Algorithmen und dem eigentlichen Prognostizieren der Renditen begonnen werden.</w:t>
      </w:r>
    </w:p>
    <w:p w14:paraId="26B57AA0" w14:textId="3D807AA2" w:rsidR="00C54655" w:rsidRPr="00261B3A" w:rsidRDefault="00C54655" w:rsidP="00C54655">
      <w:pPr>
        <w:rPr>
          <w:color w:val="FF0000"/>
        </w:rPr>
      </w:pPr>
      <w:r>
        <w:rPr>
          <w:color w:val="FF0000"/>
        </w:rPr>
        <w:t>Überleitung</w:t>
      </w:r>
    </w:p>
    <w:p w14:paraId="4EB16136" w14:textId="14218787" w:rsidR="00C54655" w:rsidRPr="00013C32" w:rsidRDefault="00C54655" w:rsidP="00261B3A">
      <w:pPr>
        <w:rPr>
          <w:color w:val="FF0000"/>
        </w:rPr>
      </w:pPr>
      <w:r w:rsidRPr="00013C32">
        <w:rPr>
          <w:color w:val="FF0000"/>
        </w:rPr>
        <w:lastRenderedPageBreak/>
        <w:t xml:space="preserve">Weitere </w:t>
      </w:r>
      <w:r w:rsidR="00013C32" w:rsidRPr="00013C32">
        <w:rPr>
          <w:color w:val="FF0000"/>
        </w:rPr>
        <w:t xml:space="preserve">positive </w:t>
      </w:r>
      <w:r w:rsidRPr="00013C32">
        <w:rPr>
          <w:color w:val="FF0000"/>
        </w:rPr>
        <w:t xml:space="preserve">Aspekte </w:t>
      </w:r>
      <w:r w:rsidR="00013C32" w:rsidRPr="00013C32">
        <w:rPr>
          <w:color w:val="FF0000"/>
        </w:rPr>
        <w:t xml:space="preserve">von Feature </w:t>
      </w:r>
      <w:proofErr w:type="spellStart"/>
      <w:r w:rsidR="00013C32" w:rsidRPr="00013C32">
        <w:rPr>
          <w:color w:val="FF0000"/>
        </w:rPr>
        <w:t>Selection</w:t>
      </w:r>
      <w:proofErr w:type="spellEnd"/>
      <w:r w:rsidR="00013C32" w:rsidRPr="00013C32">
        <w:rPr>
          <w:color w:val="FF0000"/>
        </w:rPr>
        <w:t xml:space="preserve"> </w:t>
      </w:r>
      <w:r w:rsidRPr="00013C32">
        <w:rPr>
          <w:color w:val="FF0000"/>
        </w:rPr>
        <w:t xml:space="preserve">sind außerdem, dass sich komplexe Modelle mit vielen Variablen im Nachgang </w:t>
      </w:r>
      <w:r w:rsidR="00013C32" w:rsidRPr="00013C32">
        <w:rPr>
          <w:color w:val="FF0000"/>
        </w:rPr>
        <w:t xml:space="preserve">deutlich </w:t>
      </w:r>
      <w:r w:rsidRPr="00013C32">
        <w:rPr>
          <w:color w:val="FF0000"/>
        </w:rPr>
        <w:t>schlechter interpretieren lassen</w:t>
      </w:r>
      <w:r w:rsidR="00013C32" w:rsidRPr="00013C32">
        <w:rPr>
          <w:color w:val="FF0000"/>
        </w:rPr>
        <w:t xml:space="preserve"> </w:t>
      </w:r>
      <w:sdt>
        <w:sdtPr>
          <w:rPr>
            <w:color w:val="FF0000"/>
          </w:rPr>
          <w:alias w:val="Don't edit this field"/>
          <w:tag w:val="CitaviPlaceholder#7bb6992e-9b64-4c0d-b781-d1bb4c945ca8"/>
          <w:id w:val="-1249032249"/>
          <w:placeholder>
            <w:docPart w:val="58D893287E0C432ABD4D881777F996D5"/>
          </w:placeholder>
        </w:sdtPr>
        <w:sdtContent>
          <w:r w:rsidR="00013C32" w:rsidRPr="00013C32">
            <w:rPr>
              <w:color w:val="FF0000"/>
            </w:rPr>
            <w:fldChar w:fldCharType="begin"/>
          </w:r>
          <w:r w:rsidR="00013C32" w:rsidRPr="00013C32">
            <w:rPr>
              <w:color w:val="FF0000"/>
            </w:rPr>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013C32" w:rsidRPr="00013C32">
            <w:rPr>
              <w:color w:val="FF0000"/>
            </w:rPr>
            <w:fldChar w:fldCharType="separate"/>
          </w:r>
          <w:r w:rsidR="00301B28">
            <w:rPr>
              <w:color w:val="FF0000"/>
            </w:rPr>
            <w:t>(</w:t>
          </w:r>
          <w:proofErr w:type="spellStart"/>
          <w:r w:rsidR="00301B28">
            <w:rPr>
              <w:color w:val="FF0000"/>
            </w:rPr>
            <w:t>Huijskens</w:t>
          </w:r>
          <w:proofErr w:type="spellEnd"/>
          <w:r w:rsidR="00301B28">
            <w:rPr>
              <w:color w:val="FF0000"/>
            </w:rPr>
            <w:t>, 2018)</w:t>
          </w:r>
          <w:r w:rsidR="00013C32" w:rsidRPr="00013C32">
            <w:rPr>
              <w:color w:val="FF0000"/>
            </w:rPr>
            <w:fldChar w:fldCharType="end"/>
          </w:r>
        </w:sdtContent>
      </w:sdt>
      <w:r w:rsidRPr="00013C32">
        <w:rPr>
          <w:color w:val="FF0000"/>
        </w:rPr>
        <w:t xml:space="preserve"> und </w:t>
      </w:r>
      <w:r w:rsidR="00013C32" w:rsidRPr="00013C32">
        <w:rPr>
          <w:color w:val="FF0000"/>
        </w:rPr>
        <w:t xml:space="preserve">somit auch in </w:t>
      </w:r>
      <w:proofErr w:type="spellStart"/>
      <w:r w:rsidR="00013C32" w:rsidRPr="00013C32">
        <w:rPr>
          <w:color w:val="FF0000"/>
        </w:rPr>
        <w:t>vorraussicht</w:t>
      </w:r>
      <w:proofErr w:type="spellEnd"/>
      <w:r w:rsidR="00013C32" w:rsidRPr="00013C32">
        <w:rPr>
          <w:color w:val="FF0000"/>
        </w:rPr>
        <w:t xml:space="preserve"> </w:t>
      </w:r>
      <w:r w:rsidRPr="00013C32">
        <w:rPr>
          <w:color w:val="FF0000"/>
        </w:rPr>
        <w:t xml:space="preserve">. </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30" w:name="_Ref522567201"/>
      <w:bookmarkStart w:id="31" w:name="_Toc522957637"/>
      <w:r>
        <w:t>Modellierung der Algorithmen</w:t>
      </w:r>
      <w:bookmarkEnd w:id="30"/>
      <w:bookmarkEnd w:id="31"/>
    </w:p>
    <w:p w14:paraId="22C5FA3D" w14:textId="4038B0B8" w:rsidR="00A45F7C" w:rsidRDefault="009F437F" w:rsidP="00923806">
      <w:r>
        <w:t xml:space="preserve">In </w:t>
      </w:r>
      <w:proofErr w:type="spellStart"/>
      <w:r>
        <w:t>Sci</w:t>
      </w:r>
      <w:r w:rsidR="00A70848">
        <w:t>K</w:t>
      </w:r>
      <w:r>
        <w:t>it-Learn</w:t>
      </w:r>
      <w:proofErr w:type="spellEnd"/>
      <w:r>
        <w:t xml:space="preserve"> sind </w:t>
      </w:r>
      <w:r w:rsidR="00676947">
        <w:t xml:space="preserve">im Bereich überwachtes Lernen einige Algorithmen implementiert, die jeweils auf verschiedenen mathematischen Verfahren beruhen und </w:t>
      </w:r>
      <w:r w:rsidR="00A70848">
        <w:t xml:space="preserve">somit </w:t>
      </w:r>
      <w:r w:rsidR="00676947">
        <w:t xml:space="preserve">jeweils andere Vor- bzw. Nachteile aufweisen. Da </w:t>
      </w:r>
      <w:r w:rsidR="00C82067">
        <w:t xml:space="preserve">aus </w:t>
      </w:r>
      <w:r w:rsidR="00DB4992">
        <w:t>Kapazität</w:t>
      </w:r>
      <w:r w:rsidR="00C82067">
        <w:t xml:space="preserve">sgründen natürlich </w:t>
      </w:r>
      <w:r w:rsidR="00676947">
        <w:t>nicht für jeden ein Modell trainiert werden kann</w:t>
      </w:r>
      <w:r w:rsidR="00DB4992">
        <w:t>,</w:t>
      </w:r>
      <w:r w:rsidR="00676947">
        <w:t xml:space="preserve"> wird </w:t>
      </w:r>
      <w:r w:rsidR="00C82067">
        <w:t xml:space="preserve">versucht sich auf ein paar </w:t>
      </w:r>
      <w:r w:rsidR="00C138C9">
        <w:t xml:space="preserve">möglichst </w:t>
      </w:r>
      <w:r w:rsidR="00C82067">
        <w:t xml:space="preserve">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DB4992">
        <w:t>-</w:t>
      </w:r>
      <w:r w:rsidR="007903FB" w:rsidRPr="00DB4992">
        <w:rPr>
          <w:i/>
        </w:rPr>
        <w:t>Regression</w:t>
      </w:r>
      <w:r w:rsidR="007903FB">
        <w:t xml:space="preserve">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 xml:space="preserve">ist es ein </w:t>
      </w:r>
      <w:proofErr w:type="spellStart"/>
      <w:r w:rsidR="00DB4992">
        <w:t>ExtraTreeRegressor</w:t>
      </w:r>
      <w:proofErr w:type="spellEnd"/>
      <w:r w:rsidR="00DB4992">
        <w:t xml:space="preserve">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w:t>
      </w:r>
      <w:r w:rsidR="00DB4992">
        <w:t>K</w:t>
      </w:r>
      <w:r w:rsidR="00A83A2B">
        <w:t>it-Learn</w:t>
      </w:r>
      <w:proofErr w:type="spellEnd"/>
      <w:r w:rsidR="00A83A2B">
        <w:t xml:space="preserve"> zu geben.</w:t>
      </w:r>
    </w:p>
    <w:p w14:paraId="59B4CCDC" w14:textId="6A76F0D6" w:rsidR="0037538E" w:rsidRDefault="00A83A2B" w:rsidP="001E0932">
      <w:pPr>
        <w:rPr>
          <w:color w:val="000000" w:themeColor="text1"/>
        </w:rPr>
      </w:pPr>
      <w:r w:rsidRPr="00DB4992">
        <w:t>Allgemein wurde</w:t>
      </w:r>
      <w:r w:rsidR="00DB4992" w:rsidRPr="00DB4992">
        <w:t xml:space="preserve"> dann</w:t>
      </w:r>
      <w:r w:rsidRPr="00DB4992">
        <w:t xml:space="preserve"> jeweils so vorgegangen, dass die Algorithmen</w:t>
      </w:r>
      <w:r w:rsidR="00DB4992" w:rsidRPr="00DB4992">
        <w:t xml:space="preserve"> mit jedem der Feature-Sets die Cross-Validation Prozedur durchlaufen und die Hyperparameter entsprechend mit</w:t>
      </w:r>
      <w:r w:rsidR="00DB4992">
        <w:t>tels</w:t>
      </w:r>
      <w:r w:rsidR="00DB4992" w:rsidRPr="00DB4992">
        <w:t xml:space="preserve"> </w:t>
      </w:r>
      <w:r w:rsidR="00DB4992">
        <w:t>Gittersuche</w:t>
      </w:r>
      <w:r w:rsidR="00DB4992" w:rsidRPr="00DB4992">
        <w:t xml:space="preserve"> optimieren</w:t>
      </w:r>
      <w:r w:rsidRPr="00DB4992">
        <w:t xml:space="preserve">. </w:t>
      </w:r>
      <w:r w:rsidR="001E0932" w:rsidRPr="000542F3">
        <w:rPr>
          <w:color w:val="000000" w:themeColor="text1"/>
        </w:rPr>
        <w:t>Analysiert wurden nicht nur die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proofErr w:type="spellStart"/>
      <w:r w:rsidR="00AE256F" w:rsidRPr="000542F3">
        <w:rPr>
          <w:color w:val="000000" w:themeColor="text1"/>
        </w:rPr>
        <w:t>GridSearch</w:t>
      </w:r>
      <w:proofErr w:type="spellEnd"/>
      <w:r w:rsidR="00AE256F" w:rsidRPr="000542F3">
        <w:rPr>
          <w:color w:val="000000" w:themeColor="text1"/>
        </w:rPr>
        <w:t xml:space="preserve"> optimiert wurde</w:t>
      </w:r>
      <w:r w:rsidR="000542F3" w:rsidRPr="000542F3">
        <w:rPr>
          <w:color w:val="000000" w:themeColor="text1"/>
        </w:rPr>
        <w:t xml:space="preserve"> (</w:t>
      </w:r>
      <w:r w:rsidR="00DB4992">
        <w:rPr>
          <w:color w:val="000000" w:themeColor="text1"/>
        </w:rPr>
        <w:t xml:space="preserve">hier </w:t>
      </w:r>
      <w:r w:rsidR="000542F3" w:rsidRPr="000542F3">
        <w:rPr>
          <w:color w:val="000000" w:themeColor="text1"/>
        </w:rPr>
        <w:t>Validationscore</w:t>
      </w:r>
      <w:r w:rsidR="00DB4992">
        <w:rPr>
          <w:color w:val="000000" w:themeColor="text1"/>
        </w:rPr>
        <w:t xml:space="preserve"> genannt</w:t>
      </w:r>
      <w:r w:rsidR="000542F3" w:rsidRPr="000542F3">
        <w:rPr>
          <w:color w:val="000000" w:themeColor="text1"/>
        </w:rPr>
        <w:t>)</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w:t>
      </w:r>
      <w:proofErr w:type="spellStart"/>
      <w:r w:rsidR="000542F3" w:rsidRPr="000542F3">
        <w:rPr>
          <w:color w:val="000000" w:themeColor="text1"/>
        </w:rPr>
        <w:t>Leaderboards</w:t>
      </w:r>
      <w:proofErr w:type="spellEnd"/>
      <w:r w:rsidR="000542F3" w:rsidRPr="000542F3">
        <w:rPr>
          <w:color w:val="000000" w:themeColor="text1"/>
        </w:rPr>
        <w:t xml:space="preserve"> gut übertragen ließen.</w:t>
      </w:r>
      <w:r w:rsidR="000542F3">
        <w:rPr>
          <w:color w:val="000000" w:themeColor="text1"/>
        </w:rPr>
        <w:t xml:space="preserve"> Diese </w:t>
      </w:r>
      <w:r w:rsidR="00DB4992">
        <w:rPr>
          <w:color w:val="000000" w:themeColor="text1"/>
        </w:rPr>
        <w:t xml:space="preserve">ausgewählten </w:t>
      </w:r>
      <w:r w:rsidR="000542F3">
        <w:rPr>
          <w:color w:val="000000" w:themeColor="text1"/>
        </w:rPr>
        <w:t xml:space="preserve">Modelle wurden dann auf </w:t>
      </w:r>
      <w:proofErr w:type="spellStart"/>
      <w:r w:rsidR="000542F3">
        <w:rPr>
          <w:color w:val="000000" w:themeColor="text1"/>
        </w:rPr>
        <w:t>Kaggle</w:t>
      </w:r>
      <w:proofErr w:type="spellEnd"/>
      <w:r w:rsidR="000542F3">
        <w:rPr>
          <w:color w:val="000000" w:themeColor="text1"/>
        </w:rPr>
        <w:t xml:space="preserve"> hochgeladen</w:t>
      </w:r>
      <w:r w:rsidR="00DB4992">
        <w:rPr>
          <w:color w:val="000000" w:themeColor="text1"/>
        </w:rPr>
        <w:t>,</w:t>
      </w:r>
      <w:r w:rsidR="000542F3">
        <w:rPr>
          <w:color w:val="000000" w:themeColor="text1"/>
        </w:rPr>
        <w:t xml:space="preserve"> um </w:t>
      </w:r>
      <w:r w:rsidR="00DB4992">
        <w:rPr>
          <w:color w:val="000000" w:themeColor="text1"/>
        </w:rPr>
        <w:t xml:space="preserve">auch </w:t>
      </w:r>
      <w:r w:rsidR="000542F3">
        <w:rPr>
          <w:color w:val="000000" w:themeColor="text1"/>
        </w:rPr>
        <w:t xml:space="preserve">die Score </w:t>
      </w:r>
      <w:r w:rsidR="00DB4992">
        <w:rPr>
          <w:color w:val="000000" w:themeColor="text1"/>
        </w:rPr>
        <w:t>für die</w:t>
      </w:r>
      <w:r w:rsidR="000542F3">
        <w:rPr>
          <w:color w:val="000000" w:themeColor="text1"/>
        </w:rPr>
        <w:t xml:space="preserve"> Testdaten zu erhalten</w:t>
      </w:r>
      <w:r w:rsidR="00DB4992">
        <w:rPr>
          <w:color w:val="000000" w:themeColor="text1"/>
        </w:rPr>
        <w:t>. D</w:t>
      </w:r>
      <w:r w:rsidR="00D74239">
        <w:rPr>
          <w:color w:val="000000" w:themeColor="text1"/>
        </w:rPr>
        <w:t xml:space="preserve">arauf basierend dann </w:t>
      </w:r>
      <w:r w:rsidR="00DB4992">
        <w:rPr>
          <w:color w:val="000000" w:themeColor="text1"/>
        </w:rPr>
        <w:t xml:space="preserve">die jeweils besten und robustesten </w:t>
      </w:r>
      <w:r w:rsidR="00D74239">
        <w:rPr>
          <w:color w:val="000000" w:themeColor="text1"/>
        </w:rPr>
        <w:t>zu einem finalen Modell zusammengeführt.</w:t>
      </w:r>
    </w:p>
    <w:p w14:paraId="7B2BDED9" w14:textId="759FC698" w:rsidR="00D74239" w:rsidRDefault="00D74239" w:rsidP="001E0932">
      <w:pPr>
        <w:rPr>
          <w:color w:val="000000" w:themeColor="text1"/>
        </w:rPr>
      </w:pPr>
      <w:r>
        <w:rPr>
          <w:color w:val="000000" w:themeColor="text1"/>
        </w:rPr>
        <w:t xml:space="preserve">Für </w:t>
      </w:r>
      <w:proofErr w:type="spellStart"/>
      <w:r>
        <w:rPr>
          <w:color w:val="000000" w:themeColor="text1"/>
        </w:rPr>
        <w:t>Ret_PlusOne</w:t>
      </w:r>
      <w:proofErr w:type="spellEnd"/>
      <w:r>
        <w:rPr>
          <w:color w:val="000000" w:themeColor="text1"/>
        </w:rPr>
        <w:t xml:space="preserv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 xml:space="preserve">Public </w:t>
            </w:r>
            <w:proofErr w:type="spellStart"/>
            <w:r>
              <w:rPr>
                <w:rFonts w:eastAsia="Times New Roman" w:cs="Arial"/>
                <w:b/>
                <w:bCs/>
                <w:color w:val="000000" w:themeColor="text1"/>
                <w:sz w:val="20"/>
                <w:szCs w:val="20"/>
                <w:lang w:eastAsia="de-DE"/>
              </w:rPr>
              <w:t>Leaderboard</w:t>
            </w:r>
            <w:proofErr w:type="spellEnd"/>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 xml:space="preserve">Private </w:t>
            </w:r>
            <w:proofErr w:type="spellStart"/>
            <w:r>
              <w:rPr>
                <w:rFonts w:eastAsia="Times New Roman" w:cs="Arial"/>
                <w:b/>
                <w:bCs/>
                <w:color w:val="000000" w:themeColor="text1"/>
                <w:sz w:val="20"/>
                <w:szCs w:val="20"/>
                <w:lang w:eastAsia="de-DE"/>
              </w:rPr>
              <w:t>Leaderboard</w:t>
            </w:r>
            <w:proofErr w:type="spellEnd"/>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proofErr w:type="spellStart"/>
            <w:r w:rsidRPr="004B3142">
              <w:rPr>
                <w:rFonts w:eastAsia="Times New Roman" w:cs="Arial"/>
                <w:color w:val="000000" w:themeColor="text1"/>
                <w:sz w:val="20"/>
                <w:szCs w:val="20"/>
                <w:lang w:eastAsia="de-DE"/>
              </w:rPr>
              <w:t>GradientBoosting</w:t>
            </w:r>
            <w:proofErr w:type="spellEnd"/>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lastRenderedPageBreak/>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29312114"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9C6475">
        <w:rPr>
          <w:noProof/>
        </w:rPr>
        <w:t>21</w:t>
      </w:r>
      <w:r>
        <w:fldChar w:fldCharType="end"/>
      </w:r>
    </w:p>
    <w:p w14:paraId="1172AF2A" w14:textId="2C921FB2"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orrelierenden Merkmalen aufbauen, scheinbar schein</w:t>
      </w:r>
      <w:r w:rsidR="00DB4992">
        <w:rPr>
          <w:color w:val="000000" w:themeColor="text1"/>
        </w:rPr>
        <w:t>t</w:t>
      </w:r>
      <w:r>
        <w:rPr>
          <w:color w:val="000000" w:themeColor="text1"/>
        </w:rPr>
        <w:t xml:space="preserve"> das für </w:t>
      </w:r>
      <w:proofErr w:type="spellStart"/>
      <w:r>
        <w:rPr>
          <w:color w:val="000000" w:themeColor="text1"/>
        </w:rPr>
        <w:t>Ret_PlusOne</w:t>
      </w:r>
      <w:proofErr w:type="spellEnd"/>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 xml:space="preserve">zwischen den jeweiligen </w:t>
      </w:r>
      <w:proofErr w:type="spellStart"/>
      <w:r w:rsidR="00D3450A">
        <w:rPr>
          <w:color w:val="000000" w:themeColor="text1"/>
        </w:rPr>
        <w:t>Leaderboards</w:t>
      </w:r>
      <w:proofErr w:type="spellEnd"/>
      <w:r w:rsidR="00D3450A">
        <w:rPr>
          <w:color w:val="000000" w:themeColor="text1"/>
        </w:rPr>
        <w:t xml:space="preserve"> und der Trainingsscore decken. Mode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proofErr w:type="spellStart"/>
      <w:r>
        <w:rPr>
          <w:color w:val="000000" w:themeColor="text1"/>
        </w:rPr>
        <w:t>Ret_PlusTwo</w:t>
      </w:r>
      <w:proofErr w:type="spellEnd"/>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 xml:space="preserve">Public </w:t>
            </w:r>
            <w:proofErr w:type="spellStart"/>
            <w:r w:rsidRPr="00A546E9">
              <w:rPr>
                <w:rFonts w:eastAsia="Times New Roman" w:cs="Arial"/>
                <w:b/>
                <w:bCs/>
                <w:sz w:val="20"/>
                <w:szCs w:val="20"/>
                <w:lang w:eastAsia="de-DE"/>
              </w:rPr>
              <w:t>Leaderboard</w:t>
            </w:r>
            <w:proofErr w:type="spellEnd"/>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 xml:space="preserve">Private </w:t>
            </w:r>
            <w:proofErr w:type="spellStart"/>
            <w:r w:rsidRPr="00A546E9">
              <w:rPr>
                <w:rFonts w:eastAsia="Times New Roman" w:cs="Arial"/>
                <w:b/>
                <w:bCs/>
                <w:sz w:val="20"/>
                <w:szCs w:val="20"/>
                <w:lang w:eastAsia="de-DE"/>
              </w:rPr>
              <w:t>Leaderboard</w:t>
            </w:r>
            <w:proofErr w:type="spellEnd"/>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proofErr w:type="spellStart"/>
            <w:r w:rsidRPr="00A546E9">
              <w:rPr>
                <w:sz w:val="20"/>
                <w:szCs w:val="20"/>
              </w:rPr>
              <w:t>GradientBoosting</w:t>
            </w:r>
            <w:proofErr w:type="spellEnd"/>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39D31E76" w:rsidR="00D74239" w:rsidRDefault="00A13C03" w:rsidP="00A13C03">
      <w:pPr>
        <w:pStyle w:val="Beschriftung"/>
      </w:pPr>
      <w:r>
        <w:t xml:space="preserve">Abbildung </w:t>
      </w:r>
      <w:r>
        <w:fldChar w:fldCharType="begin"/>
      </w:r>
      <w:r>
        <w:instrText xml:space="preserve"> SEQ Abbildung \* ARABIC </w:instrText>
      </w:r>
      <w:r>
        <w:fldChar w:fldCharType="separate"/>
      </w:r>
      <w:r w:rsidR="009C6475">
        <w:rPr>
          <w:noProof/>
        </w:rPr>
        <w:t>22</w:t>
      </w:r>
      <w:r>
        <w:fldChar w:fldCharType="end"/>
      </w:r>
    </w:p>
    <w:p w14:paraId="614CAD76" w14:textId="5306D7F0" w:rsidR="00A13C03" w:rsidRPr="00CE40B2" w:rsidRDefault="00E37940" w:rsidP="00A13C03">
      <w:r w:rsidRPr="00CE40B2">
        <w:t xml:space="preserve">Während </w:t>
      </w:r>
      <w:r w:rsidR="00CE40B2" w:rsidRPr="00CE40B2">
        <w:t xml:space="preserve">sich für </w:t>
      </w:r>
      <w:proofErr w:type="spellStart"/>
      <w:r w:rsidR="00CE40B2" w:rsidRPr="00CE40B2">
        <w:t>Ret_PlusOne</w:t>
      </w:r>
      <w:proofErr w:type="spellEnd"/>
      <w:r w:rsidR="00CE40B2" w:rsidRPr="00CE40B2">
        <w:t xml:space="preserve"> insbesondere Ridge-Algorithmen durchsetzen konnte, lieferten für </w:t>
      </w:r>
      <w:proofErr w:type="spellStart"/>
      <w:r w:rsidR="00CE40B2" w:rsidRPr="00CE40B2">
        <w:t>Ret_PlusTwo</w:t>
      </w:r>
      <w:proofErr w:type="spellEnd"/>
      <w:r w:rsidR="00CE40B2" w:rsidRPr="00CE40B2">
        <w:t xml:space="preserve"> eher </w:t>
      </w:r>
      <w:proofErr w:type="spellStart"/>
      <w:r w:rsidR="00CE40B2" w:rsidRPr="00CE40B2">
        <w:t>GradientBoosting</w:t>
      </w:r>
      <w:proofErr w:type="spellEnd"/>
      <w:r w:rsidR="00CE40B2" w:rsidRPr="00CE40B2">
        <w:t xml:space="preserve">-Methoden verhältnismäßig überdurchschnittliche Werte. Außerdem markant ist, dass diesmal auch auf die polynomialen Feature-Sets zurückgegriffen, bei denen nur Interaktionen oder quadrierte Merkmale enthalten war. Eine höhere Ordnung schein also für </w:t>
      </w:r>
      <w:proofErr w:type="spellStart"/>
      <w:r w:rsidR="00CE40B2" w:rsidRPr="00CE40B2">
        <w:t>Ret_PlusTwo</w:t>
      </w:r>
      <w:proofErr w:type="spellEnd"/>
      <w:r w:rsidR="00CE40B2" w:rsidRPr="00CE40B2">
        <w:t xml:space="preserve"> ein guter Ausgangspunkt. Daneben kamen auch die nach Mutual-Informationen selektierte Merkmale zur Anwendung. Diese schnitten war letztendlich absolut gesehen nicht so gut ab wie die anderen, in Bezug auf die Übertragbarkeit der Ergebnisse zwischen den </w:t>
      </w:r>
      <w:proofErr w:type="spellStart"/>
      <w:r w:rsidR="00CE40B2" w:rsidRPr="00CE40B2">
        <w:t>Leaderboards</w:t>
      </w:r>
      <w:proofErr w:type="spellEnd"/>
      <w:r w:rsidR="00CE40B2" w:rsidRPr="00CE40B2">
        <w:t xml:space="preserve"> erwiesen sie sich allerdings als sehr robust.</w:t>
      </w:r>
    </w:p>
    <w:p w14:paraId="2507134B" w14:textId="29AA3DE6" w:rsidR="00A546E9" w:rsidRDefault="00A546E9" w:rsidP="00A13C03">
      <w:r>
        <w:t xml:space="preserve">Für die Vorhersage der Minutenrenditen konnte trotz vieler verschiedener </w:t>
      </w:r>
      <w:r w:rsidR="00E37940">
        <w:t>Techniken</w:t>
      </w:r>
      <w:r>
        <w:t xml:space="preserve"> kein Modell gefunden, dass die Zerobenchmark schlägt. Das denkt sich, entnommen aus dem Forum, auch mit den </w:t>
      </w:r>
      <w:r w:rsidR="00F909B3">
        <w:t>Erfahrungen,</w:t>
      </w:r>
      <w:r>
        <w:t xml:space="preserve"> die viele andere Teilnehmer gemacht hatten</w:t>
      </w:r>
      <w:r w:rsidR="00E37940">
        <w:t xml:space="preserve"> und die meisten Begrenzten sich darauf die beiden Tagesrenditen vorherzusagen</w:t>
      </w:r>
      <w:r w:rsidR="00F909B3">
        <w:t xml:space="preserve"> </w:t>
      </w:r>
      <w:sdt>
        <w:sdtPr>
          <w:alias w:val="Don't edit this field"/>
          <w:tag w:val="CitaviPlaceholder#abb6aecd-dadd-4b31-9c6a-dbe67042a804"/>
          <w:id w:val="1761563389"/>
          <w:placeholder>
            <w:docPart w:val="DefaultPlaceholder_-1854013440"/>
          </w:placeholder>
        </w:sdtPr>
        <w:sdtContent>
          <w:r w:rsidR="00F909B3">
            <w:fldChar w:fldCharType="begin"/>
          </w:r>
          <w:r w:rsidR="00F909B3">
            <w:instrText>ADDIN CitaviPlaceholder{eyIkaWQiOiIxIiwiRW50cmllcyI6W3siJGlkIjoiMiIsIklkIjoiY2Q3NGI1NzctN2NmNi00MGRiLTgwMzUtMjI4YWRlNTQ0NGU5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YWJiNmFlY2QtZGFkZC00YjMxLTljNmEtZGJlNjcwNDJhODA0IiwiVGV4dCI6IihcIlRoZSBXaW50b24gU3RvY2sgTWFya2V0IENoYWxsZW5nZSxcIiAyMDE2KSIsIldBSVZlcnNpb24iOiI2LjEuMC4wIn0=}</w:instrText>
          </w:r>
          <w:r w:rsidR="00F909B3">
            <w:fldChar w:fldCharType="separate"/>
          </w:r>
          <w:r w:rsidR="00301B28">
            <w:t>("The Winton Stock Market Challenge," 2016)</w:t>
          </w:r>
          <w:r w:rsidR="00F909B3">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a5ea2490-0cff-4965-9183-53fd415557a5"/>
          <w:id w:val="-1981986830"/>
          <w:placeholder>
            <w:docPart w:val="DefaultPlaceholder_-1854013440"/>
          </w:placeholder>
        </w:sdtPr>
        <w:sdtContent>
          <w:r w:rsidR="00F909B3">
            <w:fldChar w:fldCharType="begin"/>
          </w:r>
          <w:r w:rsidR="00F909B3">
            <w:instrText>ADDIN CitaviPlaceholder{eyIkaWQiOiIxIiwiRW50cmllcyI6W3siJGlkIjoiMiIsIklkIjoiYzVkODM1NTItYWRkNC00YTg2LWFmNjQtYjQzMjQwNDViNGI5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hNWVhMjQ5MC0wY2ZmLTQ5NjUtOTE4My01M2ZkNDE1NTU3YTUiLCJUZXh0IjoiKEFuZGVyc29uLCAyMDE2KSIsIldBSVZlcnNpb24iOiI2LjEuMC4wIn0=}</w:instrText>
          </w:r>
          <w:r w:rsidR="00F909B3">
            <w:fldChar w:fldCharType="separate"/>
          </w:r>
          <w:r w:rsidR="00301B28">
            <w:t>(Anderson, 2016)</w:t>
          </w:r>
          <w:r w:rsidR="00F909B3">
            <w:fldChar w:fldCharType="end"/>
          </w:r>
        </w:sdtContent>
      </w:sdt>
      <w:r w:rsidR="00E37940">
        <w:t xml:space="preserve">, trotzdem stellten sich auch dadurch keine nennenswerten Verbesserungen ein. Auch das eliminieren der Ausreißer aus den Trainingsdaten ändere </w:t>
      </w:r>
      <w:r w:rsidR="00E37940">
        <w:lastRenderedPageBreak/>
        <w:t xml:space="preserve">nichts und so </w:t>
      </w:r>
      <w:r w:rsidR="00F040B8">
        <w:t>wurde sich für die Minutenrenditen anstatt von Algorithmik für die einfache Vorhersage von Nuller</w:t>
      </w:r>
      <w:r w:rsidR="00F909B3">
        <w:t>n</w:t>
      </w:r>
      <w:r w:rsidR="00F040B8">
        <w:t xml:space="preserve"> entschieden.</w:t>
      </w:r>
    </w:p>
    <w:p w14:paraId="5E3E7046" w14:textId="16580162" w:rsidR="00F040B8" w:rsidRPr="00F909B3" w:rsidRDefault="00881365" w:rsidP="00F040B8">
      <w:r w:rsidRPr="00F909B3">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1D0ED7">
        <w:t xml:space="preserve">Abbildung </w:t>
      </w:r>
      <w:r w:rsidR="001D0ED7">
        <w:rPr>
          <w:noProof/>
        </w:rPr>
        <w:t>23</w:t>
      </w:r>
      <w:r w:rsidR="00F040B8" w:rsidRPr="00F909B3">
        <w:fldChar w:fldCharType="end"/>
      </w:r>
      <w:r w:rsidR="00F040B8" w:rsidRPr="00F909B3">
        <w:t xml:space="preserve"> auch nochmal graphisch dargestellt ist. </w:t>
      </w:r>
    </w:p>
    <w:p w14:paraId="6B024757" w14:textId="05AD23AE" w:rsidR="00881365" w:rsidRDefault="00881365" w:rsidP="00F040B8">
      <w:r>
        <w:rPr>
          <w:noProof/>
          <w:color w:val="FF0000"/>
        </w:rPr>
        <w:drawing>
          <wp:inline distT="0" distB="0" distL="0" distR="0" wp14:anchorId="2E70D2BF" wp14:editId="406E9CDE">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5841D10D" w14:textId="3A8C6CF3" w:rsidR="00881365" w:rsidRDefault="00881365" w:rsidP="00881365">
      <w:pPr>
        <w:pStyle w:val="Beschriftung"/>
      </w:pPr>
      <w:bookmarkStart w:id="32" w:name="_Ref522719517"/>
      <w:r>
        <w:t xml:space="preserve">Abbildung </w:t>
      </w:r>
      <w:r>
        <w:fldChar w:fldCharType="begin"/>
      </w:r>
      <w:r>
        <w:instrText xml:space="preserve"> SEQ Abbildung \* ARABIC </w:instrText>
      </w:r>
      <w:r>
        <w:fldChar w:fldCharType="separate"/>
      </w:r>
      <w:r w:rsidR="009C6475">
        <w:rPr>
          <w:noProof/>
        </w:rPr>
        <w:t>23</w:t>
      </w:r>
      <w:r>
        <w:fldChar w:fldCharType="end"/>
      </w:r>
      <w:bookmarkEnd w:id="32"/>
      <w:r w:rsidR="000F5397">
        <w:t xml:space="preserve"> graphische Darstellung der Modelkomponenten</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w:t>
      </w:r>
      <w:proofErr w:type="spellStart"/>
      <w:r>
        <w:t>Leaderboard</w:t>
      </w:r>
      <w:proofErr w:type="spellEnd"/>
      <w:r>
        <w:t xml:space="preserve">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0F1A4963" w:rsidR="00A01C8B" w:rsidRPr="00AD1804" w:rsidRDefault="00A01C8B" w:rsidP="00A01C8B">
      <w:pPr>
        <w:pStyle w:val="Beschriftung"/>
      </w:pPr>
      <w:r>
        <w:t xml:space="preserve">Abbildung </w:t>
      </w:r>
      <w:r>
        <w:fldChar w:fldCharType="begin"/>
      </w:r>
      <w:r>
        <w:instrText xml:space="preserve"> SEQ Abbildung \* ARABIC </w:instrText>
      </w:r>
      <w:r>
        <w:fldChar w:fldCharType="separate"/>
      </w:r>
      <w:r w:rsidR="009C6475">
        <w:rPr>
          <w:noProof/>
        </w:rPr>
        <w:t>24</w:t>
      </w:r>
      <w:r>
        <w:fldChar w:fldCharType="end"/>
      </w:r>
    </w:p>
    <w:p w14:paraId="67CEFF36" w14:textId="0ED4C244" w:rsidR="002E4D15" w:rsidRDefault="00B4251B" w:rsidP="00B4251B">
      <w:pPr>
        <w:pStyle w:val="berschrift1"/>
      </w:pPr>
      <w:bookmarkStart w:id="33" w:name="_Toc522957638"/>
      <w:proofErr w:type="spellStart"/>
      <w:r>
        <w:t>Results</w:t>
      </w:r>
      <w:bookmarkEnd w:id="33"/>
      <w:proofErr w:type="spellEnd"/>
    </w:p>
    <w:p w14:paraId="132D5C9C" w14:textId="7910BAA3" w:rsid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werden, da die Reduktion des Datensatzes </w:t>
      </w:r>
      <w:r w:rsidR="0057154A">
        <w:t>beim Vorgehen</w:t>
      </w:r>
      <w:r>
        <w:t xml:space="preserve"> ein besonders zentraler Bestandteil des Prozesses </w:t>
      </w:r>
      <w:r w:rsidR="0057154A">
        <w:t>gewesen war</w:t>
      </w:r>
      <w:r>
        <w:t>.</w:t>
      </w:r>
    </w:p>
    <w:p w14:paraId="623F96DC" w14:textId="0D92C8F0" w:rsidR="00D65EA9" w:rsidRPr="00742266" w:rsidRDefault="00767A42" w:rsidP="0079434C">
      <w:pPr>
        <w:rPr>
          <w:color w:val="FF0000"/>
        </w:rPr>
      </w:pPr>
      <w:r w:rsidRPr="00742266">
        <w:rPr>
          <w:color w:val="FF0000"/>
        </w:rPr>
        <w:t xml:space="preserve">Um die Bedeutung der </w:t>
      </w:r>
    </w:p>
    <w:p w14:paraId="0B219D3A" w14:textId="11D5E33D" w:rsidR="00B4251B" w:rsidRDefault="00B4251B" w:rsidP="00B4251B">
      <w:pPr>
        <w:pStyle w:val="berschrift2"/>
      </w:pPr>
      <w:bookmarkStart w:id="34" w:name="_Toc522957639"/>
      <w:r>
        <w:lastRenderedPageBreak/>
        <w:t>Welche Ansätze wie und warum haben welche Ansätze funktioniert</w:t>
      </w:r>
      <w:bookmarkEnd w:id="34"/>
    </w:p>
    <w:p w14:paraId="578032F6" w14:textId="31ED9825" w:rsidR="00741BDB" w:rsidRPr="00741BDB" w:rsidRDefault="004E3DA1" w:rsidP="00741BDB">
      <w:pPr>
        <w:pStyle w:val="berschrift2"/>
      </w:pPr>
      <w:bookmarkStart w:id="35" w:name="_Toc522957640"/>
      <w:r>
        <w:t>Features</w:t>
      </w:r>
      <w:bookmarkEnd w:id="35"/>
    </w:p>
    <w:p w14:paraId="158470D8" w14:textId="02F28024" w:rsidR="004E3DA1" w:rsidRDefault="004E3DA1" w:rsidP="004E3DA1">
      <w:pPr>
        <w:pStyle w:val="berschrift2"/>
      </w:pPr>
      <w:bookmarkStart w:id="36" w:name="_Toc522957641"/>
      <w:proofErr w:type="spellStart"/>
      <w:r>
        <w:t>Algorithms</w:t>
      </w:r>
      <w:bookmarkEnd w:id="36"/>
      <w:proofErr w:type="spellEnd"/>
    </w:p>
    <w:p w14:paraId="65173B9A" w14:textId="6196457B"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301B28">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proofErr w:type="spellStart"/>
          <w:r w:rsidR="00301B28">
            <w:t>Hoerl</w:t>
          </w:r>
          <w:proofErr w:type="spellEnd"/>
          <w:r w:rsidR="00301B28">
            <w:t xml:space="preserve"> and </w:t>
          </w:r>
          <w:proofErr w:type="spellStart"/>
          <w:r w:rsidR="00301B28">
            <w:t>Kennard</w:t>
          </w:r>
          <w:proofErr w:type="spellEnd"/>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301B28">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sMDR6eW9nNXJ5Y2J2eDd0ZGttbW44aG5rb2hvcHNtcGxpbGN4MmtkIiwiQ3JlYXRlZE9uIjoiMjAxOC0wOC0yM1QxMzowNzo1OCIsIk1vZGlmaWVkQnkiOiJsMDR6eW9nNXJ5Y2J2eDd0ZGttbW44aG5rb2hvcHNtcGxpbGN4Mmtk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301B28">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 wenn sich bei verletzter Annahme noch unverzerrte Schätzungen ergeben,</w:t>
      </w:r>
      <w:r w:rsidR="00637320">
        <w:t xml:space="preserve"> kann die </w:t>
      </w:r>
      <w:proofErr w:type="spellStart"/>
      <w:r w:rsidR="00637320">
        <w:t>Residuenquadratsumme</w:t>
      </w:r>
      <w:proofErr w:type="spellEnd"/>
      <w:r w:rsidR="00637320">
        <w:t xml:space="preserve"> schnell stark ansteigen und </w:t>
      </w:r>
      <w:r w:rsidR="001F6C20">
        <w:t xml:space="preserve">eine hohe Varianz </w:t>
      </w:r>
      <w:r w:rsidR="00637320">
        <w:t xml:space="preserve">in der Schätzung ist </w:t>
      </w:r>
      <w:r w:rsidR="00DB4992">
        <w:t>die Folge</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 xml:space="preserve">Für das Model bedeutet das nach den Ansätzen von </w:t>
      </w:r>
      <w:sdt>
        <w:sdtPr>
          <w:alias w:val="Don't edit this field"/>
          <w:tag w:val="CitaviPlaceholder#f2ab9184-0ccb-48d5-93e9-28d68a5acba5"/>
          <w:id w:val="-2127841005"/>
          <w:placeholder>
            <w:docPart w:val="B5A6A2B72FC7450D8A2A41C724A42662"/>
          </w:placeholder>
        </w:sdtPr>
        <w:sdtContent>
          <w:r w:rsidR="00301B28">
            <w:fldChar w:fldCharType="begin"/>
          </w:r>
          <w:r w:rsidR="00301B28">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9qLnByb2VuZy4yMDE3LjA5LjYxNSIsIkxpbmtlZFJlc291cmNlVHlwZSI6NSwiVXJpU3RyaW5nIjoiaHR0cHM6Ly9kb2kub3JnLzEwLjEwMTYvai5wcm9lbmcuMjAxNy4wOS42MTUiLCJQcm9wZXJ0aWVzIjp7fX0sIkFubm90YXRpb25zIjpbXSwiTG9jYXRpb25UeXBlIjowLCJNaXJyb3JzUmVmZXJlbmNlUHJvcGVydHlJZCI6MTI4LCJDcmVhdGVkQnkiOiJsMDR6eW9nNXJ5Y2J2eDd0ZGttbW44aG5rb2hvcHNtcGxpbGN4MmtkIiwiQ3JlYXRlZE9uIjoiMjAxOC0wOC0yNFQyMjoyOToyNSIsIk1vZGlmaWVkQnkiOiJsMDR6eW9nNXJ5Y2J2eDd0ZGttbW44aG5rb2hvcHNtcGxpbGN4Mmtk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bDA0enlvZzVyeWNidng3dGRrbW1uOGhua29ob3BzbXBsaWxjeDJrZCIsIkNyZWF0ZWRPbiI6IjIwMTgtMDgtMjRUMjI6Mjk6MjUiLCJNb2RpZmllZEJ5IjoibDA0enlvZzVyeWNidng3dGRrbW1uOGhua29ob3BzbXBsaWxjeDJrZC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bDA0enlvZzVyeWNidng3dGRrbW1uOGhua29ob3BzbXBsaWxjeDJrZCIsIkNyZWF0ZWRPbiI6IjIwMTgtMDgtMjRUMjI6Mjk6MjUiLCJNb2RpZmllZEJ5IjoiX01hdHplIiwiSWQiOiJmNGVlOWRmNi0yM2M1LTRhZjUtYTZmZC1jNmYyMmJiMzJkMDciLCJNb2RpZmllZE9uIjoiMjAxOC0wOC0yNVQyMTo1NToy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proofErr w:type="spellStart"/>
          <w:r w:rsidR="00301B28">
            <w:t>Melkumova</w:t>
          </w:r>
          <w:proofErr w:type="spellEnd"/>
          <w:r w:rsidR="00301B28">
            <w:t xml:space="preserve"> and </w:t>
          </w:r>
          <w:proofErr w:type="spellStart"/>
          <w:r w:rsidR="00301B28">
            <w:t>Shatskikh</w:t>
          </w:r>
          <w:proofErr w:type="spellEnd"/>
          <w:r w:rsidR="00301B28">
            <w:fldChar w:fldCharType="end"/>
          </w:r>
        </w:sdtContent>
      </w:sdt>
      <w:r w:rsidR="00301B28">
        <w:t xml:space="preserve"> </w:t>
      </w:r>
      <w:sdt>
        <w:sdtPr>
          <w:alias w:val="Don't edit this field"/>
          <w:tag w:val="CitaviPlaceholder#be4e0c52-2656-4e01-b239-10b6b81f92e5"/>
          <w:id w:val="-1639173293"/>
          <w:placeholder>
            <w:docPart w:val="B5A6A2B72FC7450D8A2A41C724A42662"/>
          </w:placeholder>
        </w:sdtPr>
        <w:sdtContent>
          <w:r w:rsidR="00301B28">
            <w:fldChar w:fldCharType="begin"/>
          </w:r>
          <w:r w:rsidR="00301B28">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301B28">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75686fe8-5b44-465b-8eb4-d7d672d6eb0a"/>
          <w:id w:val="-1776632064"/>
          <w:placeholder>
            <w:docPart w:val="DefaultPlaceholder_-1854013440"/>
          </w:placeholder>
        </w:sdtPr>
        <w:sdtContent>
          <w:r w:rsidR="006C0D31">
            <w:fldChar w:fldCharType="begin"/>
          </w:r>
          <w:r w:rsidR="006C0D31">
            <w:instrText>ADDIN CitaviPlaceholder{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mwwNHp5b2c1cnljYnZ4N3Rka21tbjhobmtvaG9wc21wbGlsY3gya2QiLCJDcmVhdGVkT24iOiIyMDE4LTA4LTIzVDEzOjA3OjU4IiwiTW9kaWZpZWRCeSI6ImwwNHp5b2c1cnljYnZ4N3Rka21tbjhobmtvaG9wc21wbGlsY3gya2QiLCJJZCI6IjcwMjQzYTlhLWEwN2UtNDY0NC05YTczLTk2NWZkYzM5MTkxZiIsIk1vZGlmaWVkT24iOiIyMDE4LTA4LTIzVDEzOjA3OjU4IiwiUHJvamVjdCI6eyIkcmVmIjoiNSJ9fV0sIkNpdGF0aW9uS2V5VXBkYXRlVHlwZSI6MCwiQ29sbGFib3JhdG9ycyI6W10sIkRvaSI6IjEwLjEwODAvMDA0MDE3MDYuMTk3MC4xMDQ4ODYz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}</w:instrText>
          </w:r>
          <w:r w:rsidR="006C0D31">
            <w:fldChar w:fldCharType="separate"/>
          </w:r>
          <w:r w:rsidR="00301B28">
            <w:t>(</w:t>
          </w:r>
          <w:proofErr w:type="spellStart"/>
          <w:r w:rsidR="00301B28">
            <w:t>Hoerl</w:t>
          </w:r>
          <w:proofErr w:type="spellEnd"/>
          <w:r w:rsidR="00301B28">
            <w:t xml:space="preserve"> &amp; </w:t>
          </w:r>
          <w:proofErr w:type="spellStart"/>
          <w:r w:rsidR="00301B28">
            <w:t>Kennard</w:t>
          </w:r>
          <w:proofErr w:type="spellEnd"/>
          <w:r w:rsidR="00301B28">
            <w:t>)</w:t>
          </w:r>
          <w:r w:rsidR="006C0D31">
            <w:fldChar w:fldCharType="end"/>
          </w:r>
        </w:sdtContent>
      </w:sdt>
      <w:r w:rsidR="00DB3310">
        <w:t xml:space="preserve"> einen </w:t>
      </w:r>
      <w:proofErr w:type="spellStart"/>
      <w:r w:rsidR="00DB3310">
        <w:t>Shrinkage</w:t>
      </w:r>
      <w:proofErr w:type="spellEnd"/>
      <w:r w:rsidR="00DB3310">
        <w:t xml:space="preserve">-Parameter </w:t>
      </w:r>
      <w:r w:rsidR="006C0D31">
        <w:t xml:space="preserve">k </w:t>
      </w:r>
      <w:r w:rsidR="00D34325">
        <w:t xml:space="preserve">(in der Implementierung von </w:t>
      </w:r>
      <w:proofErr w:type="spellStart"/>
      <w:r w:rsidR="00D34325">
        <w:t>SciKit-Learn</w:t>
      </w:r>
      <w:proofErr w:type="spellEnd"/>
      <w:r w:rsidR="007252F6">
        <w:t xml:space="preserve"> wurde dieser</w:t>
      </w:r>
      <w:r w:rsidR="00D34325">
        <w:t xml:space="preserve"> </w:t>
      </w:r>
      <w:proofErr w:type="spellStart"/>
      <w:r w:rsidR="00D34325">
        <w:t>alpha</w:t>
      </w:r>
      <w:proofErr w:type="spellEnd"/>
      <w:r w:rsidR="007252F6">
        <w:t xml:space="preserve"> genannt</w:t>
      </w:r>
      <w:r w:rsidR="00D34325">
        <w:t xml:space="preserve">) </w:t>
      </w:r>
      <w:r w:rsidR="00DB3310">
        <w:t>ein, der die Koeffizienten bei steigendem Wert Richtung Null drückt</w:t>
      </w:r>
      <w:r w:rsidR="00637320">
        <w:t xml:space="preserve">, </w:t>
      </w:r>
      <w:r w:rsidR="00A94356">
        <w:t xml:space="preserve">so </w:t>
      </w:r>
      <w:r w:rsidR="00DB3310">
        <w:t xml:space="preserve">das lineare Model </w:t>
      </w:r>
      <w:proofErr w:type="spellStart"/>
      <w:r w:rsidR="00DB3310">
        <w:t>regularisiert</w:t>
      </w:r>
      <w:proofErr w:type="spellEnd"/>
      <w:r w:rsidR="00637320">
        <w:t xml:space="preserve"> und für realistischere Koeffizienten sorgt.</w:t>
      </w:r>
      <w:r w:rsidR="00DB3310">
        <w:t xml:space="preserve"> </w:t>
      </w:r>
    </w:p>
    <w:p w14:paraId="331D5387" w14:textId="47565F08" w:rsidR="00605CA6" w:rsidRDefault="00605CA6" w:rsidP="00605CA6">
      <w:r>
        <w:t xml:space="preserve">Formal ergibt sich so für die </w:t>
      </w:r>
      <w:proofErr w:type="spellStart"/>
      <w:r>
        <w:t>Berechung</w:t>
      </w:r>
      <w:proofErr w:type="spellEnd"/>
      <w:r>
        <w:t xml:space="preserve"> der Koeffizienten:</w:t>
      </w:r>
    </w:p>
    <w:p w14:paraId="071A3BE3" w14:textId="77777777" w:rsidR="00605CA6" w:rsidRPr="00301B28" w:rsidRDefault="00605CA6"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09CF8711"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w:t>
      </w:r>
      <w:proofErr w:type="spellStart"/>
      <w:r>
        <w:t>alpha</w:t>
      </w:r>
      <w:proofErr w:type="spellEnd"/>
      <w:r>
        <w:t xml:space="preserve"> durch Cross-Validation so ermittelt, dass eine </w:t>
      </w:r>
      <w:r w:rsidR="00835014">
        <w:t xml:space="preserve">jeweils </w:t>
      </w:r>
      <w:r>
        <w:t>gewünschte Messgröße optimiert wird</w:t>
      </w:r>
      <w:r w:rsidR="00810E7C">
        <w:t>.</w:t>
      </w:r>
      <w:r>
        <w:t xml:space="preserve"> </w:t>
      </w:r>
      <w:r w:rsidR="00810E7C">
        <w:t>I</w:t>
      </w:r>
      <w:r>
        <w:t xml:space="preserve">m Fall der Competition war das da der MAE. </w:t>
      </w:r>
      <w:r w:rsidR="00835014">
        <w:t xml:space="preserve">Andere </w:t>
      </w:r>
      <w:r>
        <w:t xml:space="preserve">Ansätze empfehlen stattdessen darauf zu achten das die Koeffizienten </w:t>
      </w:r>
      <w:r w:rsidR="00835014">
        <w:t xml:space="preserve">sich </w:t>
      </w:r>
      <w:r>
        <w:t>bei d</w:t>
      </w:r>
      <w:r w:rsidR="00835014">
        <w:t>em gewählten Wert</w:t>
      </w:r>
      <w:r>
        <w:t xml:space="preserve"> bereits stabilisiert haben und bei weiterem Anheben von </w:t>
      </w:r>
      <w:proofErr w:type="spellStart"/>
      <w:r>
        <w:t>alpha</w:t>
      </w:r>
      <w:proofErr w:type="spellEnd"/>
      <w:r>
        <w:t xml:space="preserve"> nur noch geringfügig schrumpfen.</w:t>
      </w:r>
      <w:r w:rsidR="00835014">
        <w:t xml:space="preserve"> Für gewöhnlich reichen oft schon eine geringfügige </w:t>
      </w:r>
      <w:proofErr w:type="spellStart"/>
      <w:r w:rsidR="00835014">
        <w:t>Regularisierung</w:t>
      </w:r>
      <w:proofErr w:type="spellEnd"/>
      <w:r w:rsidR="00835014">
        <w:t xml:space="preserve"> aus, um den gewünscht Effekt zu erzielen. Im Rahmen der Challenge wurde für die beiden Tagesrenditen allerdings ein weitaus höherer Wert von 18 für </w:t>
      </w:r>
      <w:proofErr w:type="spellStart"/>
      <w:r w:rsidR="00835014">
        <w:t>Ret_PlusOne</w:t>
      </w:r>
      <w:proofErr w:type="spellEnd"/>
      <w:r w:rsidR="00835014">
        <w:t xml:space="preserve"> bzw. 15 für </w:t>
      </w:r>
      <w:proofErr w:type="spellStart"/>
      <w:r w:rsidR="00835014">
        <w:t>Ret_PlusTwo</w:t>
      </w:r>
      <w:proofErr w:type="spellEnd"/>
      <w:r w:rsidR="00835014">
        <w:t xml:space="preserve"> </w:t>
      </w:r>
      <w:r w:rsidR="00810E7C">
        <w:t>ermittelt</w:t>
      </w:r>
      <w:r w:rsidR="00835014">
        <w:t>. Da</w:t>
      </w:r>
      <w:r w:rsidR="00810E7C">
        <w:t>s</w:t>
      </w:r>
      <w:r w:rsidR="00835014">
        <w:t xml:space="preserve"> schein in Anbetracht der stark verrauschen Signale allerdings auch durchaus schlüssig, wenn </w:t>
      </w:r>
      <w:proofErr w:type="spellStart"/>
      <w:r w:rsidR="00835014">
        <w:t>Overfitting</w:t>
      </w:r>
      <w:proofErr w:type="spellEnd"/>
      <w:r w:rsidR="00835014">
        <w:t xml:space="preserve"> effektiv entgegengewirkt werden soll</w:t>
      </w:r>
      <w:r w:rsidR="008620EF">
        <w:t>.</w:t>
      </w:r>
    </w:p>
    <w:p w14:paraId="4ECDCAF9" w14:textId="656AC64C" w:rsidR="00605CA6" w:rsidRPr="00E93481" w:rsidRDefault="00605CA6" w:rsidP="00605CA6">
      <w:r>
        <w:t xml:space="preserve"> </w:t>
      </w:r>
    </w:p>
    <w:p w14:paraId="12C1B099" w14:textId="0C09BAE6" w:rsidR="00D34325" w:rsidRDefault="00605CA6" w:rsidP="00835014">
      <w:r>
        <w:lastRenderedPageBreak/>
        <w:t xml:space="preserve">  </w:t>
      </w:r>
      <w:r w:rsidR="00835014">
        <w:rPr>
          <w:noProof/>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3846F689" w:rsidR="00A94356" w:rsidRPr="00C819E8" w:rsidRDefault="00D34325" w:rsidP="00D34325">
      <w:pPr>
        <w:pStyle w:val="Beschriftung"/>
        <w:rPr>
          <w:color w:val="auto"/>
        </w:rPr>
      </w:pPr>
      <w:r>
        <w:t xml:space="preserve">Abbildung </w:t>
      </w:r>
      <w:r>
        <w:fldChar w:fldCharType="begin"/>
      </w:r>
      <w:r>
        <w:instrText xml:space="preserve"> SEQ Abbildung \* ARABIC </w:instrText>
      </w:r>
      <w:r>
        <w:fldChar w:fldCharType="separate"/>
      </w:r>
      <w:r w:rsidR="009C6475">
        <w:rPr>
          <w:noProof/>
        </w:rPr>
        <w:t>25</w:t>
      </w:r>
      <w:r>
        <w:fldChar w:fldCharType="end"/>
      </w:r>
      <w:r w:rsidR="00C819E8">
        <w:t xml:space="preserve"> Ridge-Koeffizienten bei zunehmender </w:t>
      </w:r>
      <w:proofErr w:type="spellStart"/>
      <w:r w:rsidR="00C819E8">
        <w:t>Regularisierung</w:t>
      </w:r>
      <w:proofErr w:type="spellEnd"/>
      <w:r w:rsidR="00C819E8">
        <w:t xml:space="preserve">, die gestrichelte Linie gibt jeweils das im Modell gewählte </w:t>
      </w:r>
      <w:proofErr w:type="spellStart"/>
      <w:r w:rsidR="00C819E8">
        <w:t>alpha</w:t>
      </w:r>
      <w:proofErr w:type="spellEnd"/>
      <w:r w:rsidR="00C819E8">
        <w:t xml:space="preserve"> an.</w:t>
      </w:r>
      <w:r w:rsidR="00CD61A2">
        <w:t xml:space="preserve"> </w:t>
      </w:r>
    </w:p>
    <w:p w14:paraId="568BDB81" w14:textId="77013686" w:rsidR="00810E7C" w:rsidRPr="00810E7C" w:rsidRDefault="00835014" w:rsidP="00835014">
      <w:pPr>
        <w:rPr>
          <w:color w:val="FF0000"/>
        </w:rPr>
      </w:pPr>
      <w:r>
        <w:t xml:space="preserve">Grundlegender 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w:t>
      </w:r>
      <w:proofErr w:type="gramStart"/>
      <w:r>
        <w:t>kann.</w:t>
      </w:r>
      <w:r w:rsidR="00810E7C">
        <w:rPr>
          <w:color w:val="FF0000"/>
        </w:rPr>
        <w:t>.</w:t>
      </w:r>
      <w:proofErr w:type="gramEnd"/>
    </w:p>
    <w:p w14:paraId="7CF105F2" w14:textId="77777777" w:rsidR="00810E7C" w:rsidRDefault="00835014" w:rsidP="00835014">
      <w:r>
        <w:t xml:space="preserve">Insgesamt können so </w:t>
      </w:r>
      <w:bookmarkStart w:id="37" w:name="_GoBack"/>
      <w:bookmarkEnd w:id="37"/>
      <w:r>
        <w:t xml:space="preserve">trotz leichter Verzerrung Modelle erzeugt werden, die eine geringere </w:t>
      </w:r>
      <w:proofErr w:type="spellStart"/>
      <w:r>
        <w:t>Residuenquadratsumme</w:t>
      </w:r>
      <w:proofErr w:type="spellEnd"/>
      <w:r>
        <w:t xml:space="preserve"> aufweisen, als die Methode der kleinesten Quadrate. </w:t>
      </w:r>
      <w:r w:rsidR="008C7F51">
        <w:t xml:space="preserve">Insbesondere kollineare Regressoren werden dadurch geschrumpft und im Vorzeichen korrigiert. </w:t>
      </w:r>
    </w:p>
    <w:p w14:paraId="12F3FB17" w14:textId="34F46A09" w:rsidR="00810E7C" w:rsidRDefault="00810E7C" w:rsidP="00835014">
      <w:r>
        <w:rPr>
          <w:color w:val="FF0000"/>
        </w:rPr>
        <w:t xml:space="preserve">In Bezug auf die Challenge, lässt sich dadurch ableiten, das vielleicht gerade durch das bewusste </w:t>
      </w:r>
      <w:proofErr w:type="spellStart"/>
      <w:r>
        <w:rPr>
          <w:color w:val="FF0000"/>
        </w:rPr>
        <w:t>Inkaufnehmen</w:t>
      </w:r>
      <w:proofErr w:type="spellEnd"/>
      <w:r>
        <w:rPr>
          <w:color w:val="FF0000"/>
        </w:rPr>
        <w:t xml:space="preserve"> von Verzerrten </w:t>
      </w:r>
      <w:proofErr w:type="spellStart"/>
      <w:r>
        <w:rPr>
          <w:color w:val="FF0000"/>
        </w:rPr>
        <w:t>schätzungen</w:t>
      </w:r>
      <w:proofErr w:type="spellEnd"/>
      <w:r>
        <w:rPr>
          <w:color w:val="FF0000"/>
        </w:rPr>
        <w:t xml:space="preserve"> zugunsten robusterer Ergebnisse dazu geführt haben könnte, </w:t>
      </w:r>
      <w:proofErr w:type="gramStart"/>
      <w:r>
        <w:rPr>
          <w:color w:val="FF0000"/>
        </w:rPr>
        <w:t>das</w:t>
      </w:r>
      <w:proofErr w:type="gramEnd"/>
      <w:r>
        <w:rPr>
          <w:color w:val="FF0000"/>
        </w:rPr>
        <w:t xml:space="preserve"> die </w:t>
      </w:r>
      <w:proofErr w:type="spellStart"/>
      <w:r>
        <w:rPr>
          <w:color w:val="FF0000"/>
        </w:rPr>
        <w:t>ridgeregression</w:t>
      </w:r>
      <w:proofErr w:type="spellEnd"/>
      <w:r>
        <w:rPr>
          <w:color w:val="FF0000"/>
        </w:rPr>
        <w:t xml:space="preserve"> auch auf den Testdaten konstant gut Ergebnisse erzielen könnte und </w:t>
      </w:r>
      <w:proofErr w:type="spellStart"/>
      <w:r>
        <w:rPr>
          <w:color w:val="FF0000"/>
        </w:rPr>
        <w:t>Overfitting</w:t>
      </w:r>
      <w:proofErr w:type="spellEnd"/>
      <w:r>
        <w:rPr>
          <w:color w:val="FF0000"/>
        </w:rPr>
        <w:t xml:space="preserve"> durch die Starke </w:t>
      </w:r>
      <w:proofErr w:type="spellStart"/>
      <w:r>
        <w:rPr>
          <w:color w:val="FF0000"/>
        </w:rPr>
        <w:t>regularisierung</w:t>
      </w:r>
      <w:proofErr w:type="spellEnd"/>
      <w:r>
        <w:rPr>
          <w:color w:val="FF0000"/>
        </w:rPr>
        <w:t xml:space="preserve"> tatsächlich reduziert werden konnte</w:t>
      </w:r>
    </w:p>
    <w:p w14:paraId="20B4F4F9" w14:textId="457E223B" w:rsidR="00835014" w:rsidRPr="00810E7C" w:rsidRDefault="008C7F51" w:rsidP="00835014">
      <w:pPr>
        <w:rPr>
          <w:color w:val="FF0000"/>
        </w:rPr>
      </w:pPr>
      <w:r w:rsidRPr="00810E7C">
        <w:rPr>
          <w:color w:val="FF0000"/>
        </w:rPr>
        <w:t xml:space="preserve">Wie </w:t>
      </w:r>
      <w:proofErr w:type="spellStart"/>
      <w:r w:rsidR="00B54406" w:rsidRPr="00810E7C">
        <w:rPr>
          <w:color w:val="FF0000"/>
        </w:rPr>
        <w:t>bedeute</w:t>
      </w:r>
      <w:r w:rsidR="00B23805" w:rsidRPr="00810E7C">
        <w:rPr>
          <w:color w:val="FF0000"/>
        </w:rPr>
        <w:t>n</w:t>
      </w:r>
      <w:r w:rsidR="00B54406" w:rsidRPr="00810E7C">
        <w:rPr>
          <w:color w:val="FF0000"/>
        </w:rPr>
        <w:t>t</w:t>
      </w:r>
      <w:proofErr w:type="spellEnd"/>
      <w:r w:rsidR="00B54406" w:rsidRPr="00810E7C">
        <w:rPr>
          <w:color w:val="FF0000"/>
        </w:rPr>
        <w:t xml:space="preserve"> </w:t>
      </w:r>
      <w:r w:rsidRPr="00810E7C">
        <w:rPr>
          <w:color w:val="FF0000"/>
        </w:rPr>
        <w:t xml:space="preserve">das in Bezug auf die </w:t>
      </w:r>
      <w:r w:rsidR="00B54406" w:rsidRPr="00810E7C">
        <w:rPr>
          <w:color w:val="FF0000"/>
        </w:rPr>
        <w:t xml:space="preserve">Competition sein kann, zeigt sich </w:t>
      </w:r>
      <w:r w:rsidR="000C5F77" w:rsidRPr="00810E7C">
        <w:rPr>
          <w:color w:val="FF0000"/>
        </w:rPr>
        <w:t xml:space="preserve">insbesondere </w:t>
      </w:r>
      <w:r w:rsidR="00B54406" w:rsidRPr="00810E7C">
        <w:rPr>
          <w:color w:val="FF0000"/>
        </w:rPr>
        <w:t>bei genauerer Inspektion des Feature-</w:t>
      </w:r>
      <w:r w:rsidR="000C5F77" w:rsidRPr="00810E7C">
        <w:rPr>
          <w:color w:val="FF0000"/>
        </w:rPr>
        <w:t xml:space="preserve">Sets Polycorr15_2, das auf Basis der Korrelationen ausgewählt wurde. Da bei der Auswahl der Merkmale lediglich die Beziehung zur Zielvariable betrachtet wurde und nicht das Verhältnis der Merkmale zueinander wurde, ist </w:t>
      </w:r>
      <w:r w:rsidR="005B0469" w:rsidRPr="00810E7C">
        <w:rPr>
          <w:color w:val="FF0000"/>
        </w:rPr>
        <w:t>Mul</w:t>
      </w:r>
      <w:r w:rsidR="007F246D" w:rsidRPr="00810E7C">
        <w:rPr>
          <w:color w:val="FF0000"/>
        </w:rPr>
        <w:t>tik</w:t>
      </w:r>
      <w:r w:rsidR="000C5F77" w:rsidRPr="00810E7C">
        <w:rPr>
          <w:color w:val="FF0000"/>
        </w:rPr>
        <w:t>ollinearität hier nicht auszuschließen.</w:t>
      </w:r>
    </w:p>
    <w:p w14:paraId="202EE3D6" w14:textId="51DCF38D" w:rsidR="00550733" w:rsidRPr="00810E7C" w:rsidRDefault="000C5F77" w:rsidP="00835014">
      <w:pPr>
        <w:rPr>
          <w:color w:val="FF0000"/>
        </w:rPr>
      </w:pPr>
      <w:r w:rsidRPr="00810E7C">
        <w:rPr>
          <w:color w:val="FF0000"/>
        </w:rPr>
        <w:t>Tatsächlich zeigt sich, das</w:t>
      </w:r>
      <w:r w:rsidR="005B0469" w:rsidRPr="00810E7C">
        <w:rPr>
          <w:color w:val="FF0000"/>
        </w:rPr>
        <w:t>s</w:t>
      </w:r>
      <w:r w:rsidRPr="00810E7C">
        <w:rPr>
          <w:color w:val="FF0000"/>
        </w:rPr>
        <w:t xml:space="preserve"> einige der Variablen hohe </w:t>
      </w:r>
      <w:r w:rsidR="005B0469" w:rsidRPr="00810E7C">
        <w:rPr>
          <w:color w:val="FF0000"/>
        </w:rPr>
        <w:t xml:space="preserve">paarweise </w:t>
      </w:r>
      <w:r w:rsidRPr="00810E7C">
        <w:rPr>
          <w:color w:val="FF0000"/>
        </w:rPr>
        <w:t>Korrelationen miteinander aufweisen</w:t>
      </w:r>
      <w:r w:rsidR="005B0469" w:rsidRPr="00810E7C">
        <w:rPr>
          <w:color w:val="FF0000"/>
        </w:rPr>
        <w:t xml:space="preserve"> und so davon ausgegangen werden kann, da</w:t>
      </w:r>
      <w:r w:rsidR="007F246D" w:rsidRPr="00810E7C">
        <w:rPr>
          <w:color w:val="FF0000"/>
        </w:rPr>
        <w:t>s</w:t>
      </w:r>
      <w:r w:rsidR="005B0469" w:rsidRPr="00810E7C">
        <w:rPr>
          <w:color w:val="FF0000"/>
        </w:rPr>
        <w:t>s zumindest einige Variablen</w:t>
      </w:r>
      <w:r w:rsidR="00B23805" w:rsidRPr="00810E7C">
        <w:rPr>
          <w:color w:val="FF0000"/>
        </w:rPr>
        <w:t xml:space="preserve"> stark</w:t>
      </w:r>
      <w:r w:rsidR="005B0469" w:rsidRPr="00810E7C">
        <w:rPr>
          <w:color w:val="FF0000"/>
        </w:rPr>
        <w:t xml:space="preserve"> </w:t>
      </w:r>
      <w:r w:rsidR="007F246D" w:rsidRPr="00810E7C">
        <w:rPr>
          <w:color w:val="FF0000"/>
        </w:rPr>
        <w:t xml:space="preserve">linear voneinander abhängig sind </w:t>
      </w:r>
      <w:sdt>
        <w:sdtPr>
          <w:rPr>
            <w:color w:val="FF0000"/>
          </w:rPr>
          <w:alias w:val="Don't edit this field"/>
          <w:tag w:val="CitaviPlaceholder#0c7e6703-b839-4eb5-a056-ac88c6217c7a"/>
          <w:id w:val="749083636"/>
          <w:placeholder>
            <w:docPart w:val="DefaultPlaceholder_-1854013440"/>
          </w:placeholder>
        </w:sdtPr>
        <w:sdtContent>
          <w:r w:rsidR="007F246D" w:rsidRPr="00810E7C">
            <w:rPr>
              <w:color w:val="FF0000"/>
            </w:rPr>
            <w:fldChar w:fldCharType="begin"/>
          </w:r>
          <w:r w:rsidR="007F246D" w:rsidRPr="00810E7C">
            <w:rPr>
              <w:color w:val="FF0000"/>
            </w:rPr>
            <w:instrText>ADDIN CitaviPlaceholder{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}</w:instrText>
          </w:r>
          <w:r w:rsidR="007F246D" w:rsidRPr="00810E7C">
            <w:rPr>
              <w:color w:val="FF0000"/>
            </w:rPr>
            <w:fldChar w:fldCharType="separate"/>
          </w:r>
          <w:r w:rsidR="007F246D" w:rsidRPr="00810E7C">
            <w:rPr>
              <w:color w:val="FF0000"/>
            </w:rPr>
            <w:t>(Mansfield &amp; Helms, 1982)</w:t>
          </w:r>
          <w:r w:rsidR="007F246D" w:rsidRPr="00810E7C">
            <w:rPr>
              <w:color w:val="FF0000"/>
            </w:rPr>
            <w:fldChar w:fldCharType="end"/>
          </w:r>
        </w:sdtContent>
      </w:sdt>
      <w:r w:rsidR="00550733" w:rsidRPr="00810E7C">
        <w:rPr>
          <w:color w:val="FF0000"/>
        </w:rPr>
        <w:t xml:space="preserve">. Demnach scheint es naheliegend, dass zumindest ein Grund für die gute Performance der Ridge-Regression </w:t>
      </w:r>
      <w:r w:rsidR="00550733" w:rsidRPr="00810E7C">
        <w:rPr>
          <w:color w:val="FF0000"/>
        </w:rPr>
        <w:lastRenderedPageBreak/>
        <w:t>darauf zurückzuführend ist, dass diese durch das Schrumpfen der Koeffizienten die Problematik von Multikollinearität weitgehend beseitigt.</w:t>
      </w:r>
      <w:r w:rsidR="00810E7C" w:rsidRPr="00810E7C">
        <w:rPr>
          <w:color w:val="FF0000"/>
        </w:rPr>
        <w:t xml:space="preserve"> </w:t>
      </w:r>
    </w:p>
    <w:p w14:paraId="24783ADF" w14:textId="58EECDFF" w:rsidR="00810E7C" w:rsidRPr="00810E7C" w:rsidRDefault="00810E7C" w:rsidP="00810E7C">
      <w:pPr>
        <w:pStyle w:val="Listenabsatz"/>
        <w:numPr>
          <w:ilvl w:val="0"/>
          <w:numId w:val="5"/>
        </w:numPr>
        <w:rPr>
          <w:color w:val="FF0000"/>
        </w:rPr>
      </w:pPr>
      <w:r w:rsidRPr="00810E7C">
        <w:rPr>
          <w:color w:val="FF0000"/>
        </w:rPr>
        <w:t xml:space="preserve">Der Umgang mit </w:t>
      </w:r>
      <w:proofErr w:type="spellStart"/>
      <w:r w:rsidRPr="00810E7C">
        <w:rPr>
          <w:color w:val="FF0000"/>
        </w:rPr>
        <w:t>Kolinearität</w:t>
      </w:r>
      <w:proofErr w:type="spellEnd"/>
      <w:r w:rsidRPr="00810E7C">
        <w:rPr>
          <w:color w:val="FF0000"/>
        </w:rPr>
        <w:t xml:space="preserve"> ist </w:t>
      </w:r>
      <w:proofErr w:type="gramStart"/>
      <w:r w:rsidRPr="00810E7C">
        <w:rPr>
          <w:color w:val="FF0000"/>
        </w:rPr>
        <w:t>wichtig</w:t>
      </w:r>
      <w:proofErr w:type="gramEnd"/>
      <w:r w:rsidRPr="00810E7C">
        <w:rPr>
          <w:color w:val="FF0000"/>
        </w:rPr>
        <w:t xml:space="preserve"> wenn man die Features auf </w:t>
      </w:r>
      <w:proofErr w:type="spellStart"/>
      <w:r w:rsidRPr="00810E7C">
        <w:rPr>
          <w:color w:val="FF0000"/>
        </w:rPr>
        <w:t>basis</w:t>
      </w:r>
      <w:proofErr w:type="spellEnd"/>
      <w:r w:rsidRPr="00810E7C">
        <w:rPr>
          <w:color w:val="FF0000"/>
        </w:rPr>
        <w:t xml:space="preserve"> von Korrelation auswählt</w:t>
      </w:r>
    </w:p>
    <w:p w14:paraId="441D06FF" w14:textId="326C9C5F" w:rsidR="00170C34" w:rsidRDefault="00EF2C8A" w:rsidP="00D34325">
      <w:r>
        <w:t xml:space="preserve">Weitere positive Aspekte abgesehen von realistischeren Koeffizienten ist, dass mit der Ridge Regression in gewisser weiße Variablenselektion betrieben werden kann </w:t>
      </w:r>
      <w:r>
        <w:rPr>
          <w:color w:val="FF0000"/>
        </w:rPr>
        <w:t>(quelle)</w:t>
      </w:r>
      <w:r w:rsidR="00096742">
        <w:rPr>
          <w:color w:val="FF0000"/>
        </w:rPr>
        <w:t>.</w:t>
      </w:r>
      <w:r>
        <w:t xml:space="preserve"> </w:t>
      </w:r>
      <w:r w:rsidR="00170C34">
        <w:t xml:space="preserve">Durch die </w:t>
      </w:r>
      <w:proofErr w:type="spellStart"/>
      <w:r w:rsidR="00170C34">
        <w:t>Regularisierung</w:t>
      </w:r>
      <w:proofErr w:type="spellEnd"/>
      <w:r w:rsidR="00170C34">
        <w:t xml:space="preserve"> ergeben sich für Faktoren mit geringerem Einfluss auf die Zielvariable </w:t>
      </w:r>
      <w:r w:rsidR="0033489A">
        <w:t xml:space="preserve">sehr kleine </w:t>
      </w:r>
      <w:r w:rsidR="00170C34">
        <w:t>Koeffizienten nahe Null. Anders als bei der verwandten LASSO-Regression erreichen sie</w:t>
      </w:r>
      <w:r w:rsidR="00810E7C">
        <w:t xml:space="preserve"> diesen Wert</w:t>
      </w:r>
      <w:r w:rsidR="00170C34">
        <w:t xml:space="preserve"> allerdings nie ganz und werden somit auch nicht komplett aus dem Modell eliminiert. </w:t>
      </w:r>
      <w:r w:rsidR="0033489A">
        <w:t xml:space="preserve">Trotzdem können so, wie z.B. auf das Feature-Set rfe30 angewandt, durch rekursive Feature Elimination viele nutzlose Merkmale und damit auch viel Noise im Vorfeld eliminiert werden. </w:t>
      </w:r>
    </w:p>
    <w:p w14:paraId="5BCA538F" w14:textId="5BCF74CD" w:rsidR="0033489A" w:rsidRPr="00B5114E" w:rsidRDefault="00B5114E" w:rsidP="00D34325">
      <w:pPr>
        <w:rPr>
          <w:color w:val="FF0000"/>
        </w:rPr>
      </w:pPr>
      <w:r>
        <w:rPr>
          <w:color w:val="FF0000"/>
        </w:rPr>
        <w:t xml:space="preserve">Schreiben, </w:t>
      </w:r>
      <w:proofErr w:type="gramStart"/>
      <w:r>
        <w:rPr>
          <w:color w:val="FF0000"/>
        </w:rPr>
        <w:t>das</w:t>
      </w:r>
      <w:proofErr w:type="gramEnd"/>
      <w:r>
        <w:rPr>
          <w:color w:val="FF0000"/>
        </w:rPr>
        <w:t xml:space="preserve"> MIC für die meisten Algorithmen </w:t>
      </w:r>
      <w:proofErr w:type="spellStart"/>
      <w:r>
        <w:rPr>
          <w:color w:val="FF0000"/>
        </w:rPr>
        <w:t>okaye</w:t>
      </w:r>
      <w:proofErr w:type="spellEnd"/>
      <w:r>
        <w:rPr>
          <w:color w:val="FF0000"/>
        </w:rPr>
        <w:t xml:space="preserve"> </w:t>
      </w:r>
      <w:proofErr w:type="spellStart"/>
      <w:r>
        <w:rPr>
          <w:color w:val="FF0000"/>
        </w:rPr>
        <w:t>ergebnisse</w:t>
      </w:r>
      <w:proofErr w:type="spellEnd"/>
      <w:r>
        <w:rPr>
          <w:color w:val="FF0000"/>
        </w:rPr>
        <w:t xml:space="preserve"> erzielt hat allerdings keine top </w:t>
      </w:r>
      <w:proofErr w:type="spellStart"/>
      <w:r>
        <w:rPr>
          <w:color w:val="FF0000"/>
        </w:rPr>
        <w:t>ergebnisse</w:t>
      </w:r>
      <w:proofErr w:type="spellEnd"/>
      <w:r>
        <w:rPr>
          <w:color w:val="FF0000"/>
        </w:rPr>
        <w:t xml:space="preserve">, top </w:t>
      </w:r>
      <w:proofErr w:type="spellStart"/>
      <w:r>
        <w:rPr>
          <w:color w:val="FF0000"/>
        </w:rPr>
        <w:t>ergebnisse</w:t>
      </w:r>
      <w:proofErr w:type="spellEnd"/>
      <w:r>
        <w:rPr>
          <w:color w:val="FF0000"/>
        </w:rPr>
        <w:t xml:space="preserve"> wurden nur von </w:t>
      </w:r>
      <w:proofErr w:type="spellStart"/>
      <w:r>
        <w:rPr>
          <w:color w:val="FF0000"/>
        </w:rPr>
        <w:t>ridge</w:t>
      </w:r>
      <w:proofErr w:type="spellEnd"/>
      <w:r>
        <w:rPr>
          <w:color w:val="FF0000"/>
        </w:rPr>
        <w:t xml:space="preserve"> und die </w:t>
      </w:r>
      <w:proofErr w:type="spellStart"/>
      <w:r>
        <w:rPr>
          <w:color w:val="FF0000"/>
        </w:rPr>
        <w:t>kombination</w:t>
      </w:r>
      <w:proofErr w:type="spellEnd"/>
      <w:r>
        <w:rPr>
          <w:color w:val="FF0000"/>
        </w:rPr>
        <w:t xml:space="preserve"> </w:t>
      </w:r>
      <w:proofErr w:type="spellStart"/>
      <w:r>
        <w:rPr>
          <w:color w:val="FF0000"/>
        </w:rPr>
        <w:t>auswahl</w:t>
      </w:r>
      <w:proofErr w:type="spellEnd"/>
      <w:r>
        <w:rPr>
          <w:color w:val="FF0000"/>
        </w:rPr>
        <w:t xml:space="preserve"> auf </w:t>
      </w:r>
      <w:proofErr w:type="spellStart"/>
      <w:r>
        <w:rPr>
          <w:color w:val="FF0000"/>
        </w:rPr>
        <w:t>basis</w:t>
      </w:r>
      <w:proofErr w:type="spellEnd"/>
      <w:r>
        <w:rPr>
          <w:color w:val="FF0000"/>
        </w:rPr>
        <w:t xml:space="preserve"> von </w:t>
      </w:r>
      <w:proofErr w:type="spellStart"/>
      <w:r>
        <w:rPr>
          <w:color w:val="FF0000"/>
        </w:rPr>
        <w:t>korrelation</w:t>
      </w:r>
      <w:proofErr w:type="spellEnd"/>
      <w:r>
        <w:rPr>
          <w:color w:val="FF0000"/>
        </w:rPr>
        <w:t xml:space="preserve"> und der </w:t>
      </w:r>
      <w:proofErr w:type="spellStart"/>
      <w:r>
        <w:rPr>
          <w:color w:val="FF0000"/>
        </w:rPr>
        <w:t>regularisierung</w:t>
      </w:r>
      <w:proofErr w:type="spellEnd"/>
      <w:r>
        <w:rPr>
          <w:color w:val="FF0000"/>
        </w:rPr>
        <w:t xml:space="preserve"> sehr gut funktionieren zu </w:t>
      </w:r>
      <w:proofErr w:type="spellStart"/>
      <w:r>
        <w:rPr>
          <w:color w:val="FF0000"/>
        </w:rPr>
        <w:t>scheien</w:t>
      </w:r>
      <w:proofErr w:type="spellEnd"/>
    </w:p>
    <w:p w14:paraId="29EB36BC" w14:textId="6C7957E7" w:rsidR="00B5114E" w:rsidRDefault="00B5114E" w:rsidP="00B5114E">
      <w:r>
        <w:t xml:space="preserve">Da die Daten der Challenge mittels des in </w:t>
      </w:r>
      <w:proofErr w:type="spellStart"/>
      <w:r>
        <w:t>SciKit-Learn</w:t>
      </w:r>
      <w:proofErr w:type="spellEnd"/>
      <w:r>
        <w:t xml:space="preserve"> implementieren </w:t>
      </w:r>
      <w:proofErr w:type="spellStart"/>
      <w:r>
        <w:t>Scaler</w:t>
      </w:r>
      <w:proofErr w:type="spellEnd"/>
      <w:r>
        <w:t xml:space="preserve"> der Ridge-Regression jeweils automatisch </w:t>
      </w:r>
      <w:proofErr w:type="gramStart"/>
      <w:r>
        <w:t>Normalisiert</w:t>
      </w:r>
      <w:proofErr w:type="gramEnd"/>
      <w:r>
        <w:t xml:space="preserve"> wurden, können die Features außerdem hinsichtlich ihrer ceteris-paribus-Änderungsrate leich</w:t>
      </w:r>
      <w:r w:rsidR="00004D02">
        <w:t>t</w:t>
      </w:r>
      <w:r>
        <w:t xml:space="preserve"> miteinander verglichen werden</w:t>
      </w:r>
      <w:r w:rsidR="00810E7C">
        <w:t>. D</w:t>
      </w:r>
      <w:r>
        <w:t xml:space="preserve">ie Modelle </w:t>
      </w:r>
      <w:r w:rsidR="00810E7C">
        <w:t xml:space="preserve">der Ridge-Regression </w:t>
      </w:r>
      <w:r>
        <w:t xml:space="preserve">lassen sich dementsprechend </w:t>
      </w:r>
      <w:r w:rsidR="00D31C1B">
        <w:t xml:space="preserve">also außerdem </w:t>
      </w:r>
      <w:r>
        <w:t>gut interpretieren</w:t>
      </w:r>
      <w:r w:rsidR="00E013A2">
        <w:t xml:space="preserve"> </w:t>
      </w:r>
      <w:sdt>
        <w:sdtPr>
          <w:alias w:val="Don't edit this field"/>
          <w:tag w:val="CitaviPlaceholder#faee2332-7037-4e82-9d16-4e81bc413027"/>
          <w:id w:val="716553093"/>
          <w:placeholder>
            <w:docPart w:val="DefaultPlaceholder_-1854013440"/>
          </w:placeholder>
        </w:sdtPr>
        <w:sdtContent>
          <w:r w:rsidR="00E013A2">
            <w:fldChar w:fldCharType="begin"/>
          </w:r>
          <w:r w:rsidR="00E013A2">
            <w:instrText>ADDIN CitaviPlaceholder{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}</w:instrText>
          </w:r>
          <w:r w:rsidR="00E013A2">
            <w:fldChar w:fldCharType="separate"/>
          </w:r>
          <w:r w:rsidR="00E013A2">
            <w:t>(</w:t>
          </w:r>
          <w:proofErr w:type="spellStart"/>
          <w:r w:rsidR="00E013A2">
            <w:t>Melkumova</w:t>
          </w:r>
          <w:proofErr w:type="spellEnd"/>
          <w:r w:rsidR="00E013A2">
            <w:t xml:space="preserve"> &amp; </w:t>
          </w:r>
          <w:proofErr w:type="spellStart"/>
          <w:r w:rsidR="00E013A2">
            <w:t>Shatskikh</w:t>
          </w:r>
          <w:proofErr w:type="spellEnd"/>
          <w:r w:rsidR="00E013A2">
            <w:t>, 2017)</w:t>
          </w:r>
          <w:r w:rsidR="00E013A2">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E013A2">
        <w:t>Da die Namen der jeweiligen Features auf der Abbildung insbesondere für das polynomiale Set kryptische Züge ausweisen, findet sich im Anhang eine Aufführung der jeweiligen Features und wie sie berechnet wurden.</w:t>
      </w:r>
      <w:r>
        <w:t xml:space="preserve"> </w:t>
      </w:r>
      <w:r w:rsidR="00E013A2">
        <w:t>Aus Gründen der Übersichtlichkeit wurde</w:t>
      </w:r>
      <w:r w:rsidR="00DA6A3F">
        <w:t xml:space="preserve"> hier allerdings</w:t>
      </w:r>
      <w:r w:rsidR="00E013A2">
        <w:t xml:space="preserve"> darauf verzichtet, die </w:t>
      </w:r>
      <w:r w:rsidR="00DA6A3F">
        <w:t xml:space="preserve">vollen </w:t>
      </w:r>
      <w:r w:rsidR="00E013A2">
        <w:t>Namen auszuschreiben</w:t>
      </w:r>
      <w:r w:rsidR="00DA6A3F">
        <w:t xml:space="preserve"> bzw. aufzuführen.</w:t>
      </w:r>
    </w:p>
    <w:p w14:paraId="0F68E6F4" w14:textId="77777777" w:rsidR="004E12EB" w:rsidRDefault="004E12EB" w:rsidP="004E12EB">
      <w:pPr>
        <w:keepNext/>
      </w:pPr>
      <w:r>
        <w:rPr>
          <w:noProof/>
        </w:rPr>
        <w:lastRenderedPageBreak/>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2C03F530" w:rsidR="00E013A2" w:rsidRDefault="004E12EB" w:rsidP="004E12EB">
      <w:pPr>
        <w:pStyle w:val="Beschriftung"/>
      </w:pPr>
      <w:r>
        <w:t xml:space="preserve">Abbildung </w:t>
      </w:r>
      <w:r>
        <w:fldChar w:fldCharType="begin"/>
      </w:r>
      <w:r>
        <w:instrText xml:space="preserve"> SEQ Abbildung \* ARABIC </w:instrText>
      </w:r>
      <w:r>
        <w:fldChar w:fldCharType="separate"/>
      </w:r>
      <w:r w:rsidR="009C6475">
        <w:rPr>
          <w:noProof/>
        </w:rPr>
        <w:t>26</w:t>
      </w:r>
      <w:r>
        <w:fldChar w:fldCharType="end"/>
      </w:r>
    </w:p>
    <w:p w14:paraId="3680104A" w14:textId="647D0EA9" w:rsidR="00E013A2" w:rsidRDefault="00577E5A" w:rsidP="00D34325">
      <w:r>
        <w:t xml:space="preserve">Allgemein lässt sich mit Blick auf die Abbildung schon mal feststellen, dass für </w:t>
      </w:r>
      <w:proofErr w:type="spellStart"/>
      <w:r>
        <w:t>Ret_PlusOne</w:t>
      </w:r>
      <w:proofErr w:type="spellEnd"/>
      <w:r>
        <w:t xml:space="preserve"> die Interaktionstherme zusammen mit der Varianz der Minutenrenditen am höchsten </w:t>
      </w:r>
      <w:r w:rsidR="00700441">
        <w:t>b</w:t>
      </w:r>
      <w:r>
        <w:t>ewertet wurden. Scheinbar scheint eine h</w:t>
      </w:r>
      <w:r w:rsidR="00700441">
        <w:t>ö</w:t>
      </w:r>
      <w:r>
        <w:t xml:space="preserve">here Ordnung der Features durchaus wichtig um die Struktur in den Daten zu erklären. Für die Rendite </w:t>
      </w:r>
      <w:r w:rsidR="00AE36AC">
        <w:t xml:space="preserve">für den darauffolgenden Tag scheint sich </w:t>
      </w:r>
      <w:r w:rsidR="00F97121">
        <w:t>diese Beobachtung</w:t>
      </w:r>
      <w:r w:rsidR="00AE36AC">
        <w:t xml:space="preserve"> sogar noch zu verstärken. Während für </w:t>
      </w:r>
      <w:proofErr w:type="spellStart"/>
      <w:r w:rsidR="00AE36AC">
        <w:t>Ret_PlusOne</w:t>
      </w:r>
      <w:proofErr w:type="spellEnd"/>
      <w:r w:rsidR="00AE36AC">
        <w:t xml:space="preserve"> ein Feature-Set aus weitgehend linearen Regressoren die besten Prognosen lieferte, besteht das Set für den darauffolgenden Tag </w:t>
      </w:r>
      <w:r w:rsidR="00700441">
        <w:t xml:space="preserve">nur noch </w:t>
      </w:r>
      <w:r w:rsidR="00AE36AC">
        <w:t xml:space="preserve">aus polynomialen Merkmalen der Ordnung zwei, sowie einiger Interaktionstherme </w:t>
      </w:r>
      <w:r w:rsidR="00700441">
        <w:t>von bis zu</w:t>
      </w:r>
      <w:r w:rsidR="00AE36AC">
        <w:t xml:space="preserve"> drei Features. Explizit zu nennen w</w:t>
      </w:r>
      <w:r w:rsidR="00700441">
        <w:t>ären in diesem Zusammenhang x0 x20 und x0 x21, die darüber hinaus sogar mit recht hohen Koeffizienten versehen sind.</w:t>
      </w:r>
    </w:p>
    <w:p w14:paraId="7AC23B0F" w14:textId="5409F2B4" w:rsidR="00700441" w:rsidRDefault="00700441" w:rsidP="00D34325">
      <w:r>
        <w:t>Um zu ergründen warum und welche Informationen genau für die Vorhersage der Renditen entscheidend sein können, werden daher die Merkmale mit dem vermeintlich größte</w:t>
      </w:r>
      <w:r w:rsidR="00411F50">
        <w:t>n</w:t>
      </w:r>
      <w:r>
        <w:t xml:space="preserve"> Einfluss </w:t>
      </w:r>
      <w:r w:rsidR="009C6475">
        <w:fldChar w:fldCharType="begin"/>
      </w:r>
      <w:r w:rsidR="009C6475">
        <w:instrText xml:space="preserve"> REF _Ref523087389 \h </w:instrText>
      </w:r>
      <w:r w:rsidR="009C6475">
        <w:fldChar w:fldCharType="separate"/>
      </w:r>
      <w:r w:rsidR="009C6475">
        <w:t xml:space="preserve">Abbildung </w:t>
      </w:r>
      <w:r w:rsidR="009C6475">
        <w:rPr>
          <w:noProof/>
        </w:rPr>
        <w:t>27</w:t>
      </w:r>
      <w:r w:rsidR="009C6475">
        <w:fldChar w:fldCharType="end"/>
      </w:r>
      <w:r w:rsidR="009C6475">
        <w:rPr>
          <w:color w:val="FF0000"/>
        </w:rPr>
        <w:t xml:space="preserve"> </w:t>
      </w:r>
      <w:r>
        <w:t>genauer betrachtet.</w:t>
      </w:r>
    </w:p>
    <w:tbl>
      <w:tblPr>
        <w:tblStyle w:val="Tabellenraster"/>
        <w:tblW w:w="9133" w:type="dxa"/>
        <w:tblLook w:val="04A0" w:firstRow="1" w:lastRow="0" w:firstColumn="1" w:lastColumn="0" w:noHBand="0" w:noVBand="1"/>
      </w:tblPr>
      <w:tblGrid>
        <w:gridCol w:w="616"/>
        <w:gridCol w:w="2393"/>
        <w:gridCol w:w="1381"/>
        <w:gridCol w:w="4743"/>
      </w:tblGrid>
      <w:tr w:rsidR="00536D3F" w14:paraId="692C1ED5" w14:textId="77777777" w:rsidTr="00536D3F">
        <w:trPr>
          <w:trHeight w:val="421"/>
        </w:trPr>
        <w:tc>
          <w:tcPr>
            <w:tcW w:w="616" w:type="dxa"/>
            <w:textDirection w:val="btLr"/>
          </w:tcPr>
          <w:p w14:paraId="4885BE93" w14:textId="77777777" w:rsidR="00536D3F" w:rsidRPr="00536D3F" w:rsidRDefault="00536D3F" w:rsidP="00536D3F">
            <w:pPr>
              <w:ind w:left="113" w:right="113"/>
              <w:rPr>
                <w:b/>
              </w:rPr>
            </w:pPr>
          </w:p>
        </w:tc>
        <w:tc>
          <w:tcPr>
            <w:tcW w:w="2393" w:type="dxa"/>
          </w:tcPr>
          <w:p w14:paraId="4DECF2B4" w14:textId="4A9A947F" w:rsidR="00536D3F" w:rsidRDefault="00536D3F" w:rsidP="00D34325">
            <w:r>
              <w:t>Feature</w:t>
            </w:r>
          </w:p>
        </w:tc>
        <w:tc>
          <w:tcPr>
            <w:tcW w:w="1381" w:type="dxa"/>
          </w:tcPr>
          <w:p w14:paraId="1627D369" w14:textId="292BB4D2" w:rsidR="00536D3F" w:rsidRDefault="00536D3F" w:rsidP="00D34325">
            <w:r>
              <w:t>Koeffizient</w:t>
            </w:r>
          </w:p>
        </w:tc>
        <w:tc>
          <w:tcPr>
            <w:tcW w:w="4743" w:type="dxa"/>
          </w:tcPr>
          <w:p w14:paraId="10E62BD4" w14:textId="272FE81E" w:rsidR="00536D3F" w:rsidRPr="00536D3F" w:rsidRDefault="00536D3F" w:rsidP="00D34325">
            <w:pPr>
              <w:rPr>
                <w:rFonts w:cs="Arial"/>
              </w:rPr>
            </w:pPr>
            <w:r w:rsidRPr="00536D3F">
              <w:rPr>
                <w:rFonts w:cs="Arial"/>
              </w:rPr>
              <w:t>Bedeutung</w:t>
            </w:r>
          </w:p>
        </w:tc>
      </w:tr>
      <w:tr w:rsidR="00536D3F" w14:paraId="07CEE1A4" w14:textId="77777777" w:rsidTr="00B532CA">
        <w:trPr>
          <w:trHeight w:val="421"/>
        </w:trPr>
        <w:tc>
          <w:tcPr>
            <w:tcW w:w="616" w:type="dxa"/>
            <w:vMerge w:val="restart"/>
            <w:textDirection w:val="btLr"/>
            <w:vAlign w:val="center"/>
          </w:tcPr>
          <w:p w14:paraId="03742D81" w14:textId="01ECE8F4" w:rsidR="00536D3F" w:rsidRPr="00536D3F" w:rsidRDefault="00536D3F" w:rsidP="00B532CA">
            <w:pPr>
              <w:ind w:left="113" w:right="113"/>
              <w:jc w:val="center"/>
              <w:rPr>
                <w:b/>
              </w:rPr>
            </w:pPr>
            <w:proofErr w:type="spellStart"/>
            <w:r w:rsidRPr="00536D3F">
              <w:rPr>
                <w:b/>
              </w:rPr>
              <w:t>Ret_PlusO</w:t>
            </w:r>
            <w:r>
              <w:rPr>
                <w:b/>
              </w:rPr>
              <w:t>n</w:t>
            </w:r>
            <w:r w:rsidRPr="00536D3F">
              <w:rPr>
                <w:b/>
              </w:rPr>
              <w:t>e</w:t>
            </w:r>
            <w:proofErr w:type="spellEnd"/>
          </w:p>
        </w:tc>
        <w:tc>
          <w:tcPr>
            <w:tcW w:w="2393" w:type="dxa"/>
            <w:vAlign w:val="center"/>
          </w:tcPr>
          <w:p w14:paraId="1B026FE1" w14:textId="7BBF1868" w:rsidR="00536D3F" w:rsidRDefault="00B532CA" w:rsidP="00B532CA">
            <w:pPr>
              <w:jc w:val="center"/>
            </w:pPr>
            <w:r>
              <w:t>i</w:t>
            </w:r>
            <w:r w:rsidR="00536D3F">
              <w:t>nteraktion_8</w:t>
            </w:r>
          </w:p>
        </w:tc>
        <w:tc>
          <w:tcPr>
            <w:tcW w:w="1381" w:type="dxa"/>
            <w:vAlign w:val="center"/>
          </w:tcPr>
          <w:p w14:paraId="478ABF30" w14:textId="6998B501"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0292,61</w:t>
            </w:r>
          </w:p>
        </w:tc>
        <w:tc>
          <w:tcPr>
            <w:tcW w:w="4743" w:type="dxa"/>
          </w:tcPr>
          <w:p w14:paraId="30D573F9" w14:textId="61F48F9C" w:rsidR="00536D3F" w:rsidRPr="00536D3F" w:rsidRDefault="00536D3F" w:rsidP="00536D3F">
            <w:pPr>
              <w:spacing w:line="240" w:lineRule="auto"/>
              <w:rPr>
                <w:rFonts w:cs="Arial"/>
                <w:color w:val="000000"/>
              </w:rPr>
            </w:pPr>
            <w:r w:rsidRPr="00536D3F">
              <w:rPr>
                <w:rFonts w:cs="Arial"/>
                <w:color w:val="000000"/>
              </w:rPr>
              <w:t>Interaktion der nach Feature_7 gruppierten MAD und der nach Feature_7 gruppierten Mittelwerte der Minutenrenditen</w:t>
            </w:r>
          </w:p>
        </w:tc>
      </w:tr>
      <w:tr w:rsidR="00536D3F" w14:paraId="435088EB" w14:textId="77777777" w:rsidTr="00B532CA">
        <w:trPr>
          <w:trHeight w:val="438"/>
        </w:trPr>
        <w:tc>
          <w:tcPr>
            <w:tcW w:w="616" w:type="dxa"/>
            <w:vMerge/>
            <w:vAlign w:val="center"/>
          </w:tcPr>
          <w:p w14:paraId="26B2FD50" w14:textId="77777777" w:rsidR="00536D3F" w:rsidRDefault="00536D3F" w:rsidP="00B532CA">
            <w:pPr>
              <w:jc w:val="center"/>
            </w:pPr>
          </w:p>
        </w:tc>
        <w:tc>
          <w:tcPr>
            <w:tcW w:w="2393" w:type="dxa"/>
            <w:vAlign w:val="center"/>
          </w:tcPr>
          <w:p w14:paraId="3BACAA66" w14:textId="595A83F2" w:rsidR="00536D3F" w:rsidRDefault="00B532CA" w:rsidP="00B532CA">
            <w:pPr>
              <w:jc w:val="center"/>
            </w:pPr>
            <w:r>
              <w:t>i</w:t>
            </w:r>
            <w:r w:rsidR="00536D3F">
              <w:t>nteraktion_7</w:t>
            </w:r>
          </w:p>
        </w:tc>
        <w:tc>
          <w:tcPr>
            <w:tcW w:w="1381" w:type="dxa"/>
            <w:vAlign w:val="center"/>
          </w:tcPr>
          <w:p w14:paraId="6A11D7B4" w14:textId="2264E578"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95,12</w:t>
            </w:r>
          </w:p>
        </w:tc>
        <w:tc>
          <w:tcPr>
            <w:tcW w:w="4743" w:type="dxa"/>
          </w:tcPr>
          <w:p w14:paraId="498D0DA0" w14:textId="75E90456" w:rsidR="00536D3F" w:rsidRPr="00536D3F" w:rsidRDefault="00536D3F" w:rsidP="00536D3F">
            <w:pPr>
              <w:spacing w:line="240" w:lineRule="auto"/>
              <w:rPr>
                <w:rFonts w:cs="Arial"/>
                <w:color w:val="000000"/>
              </w:rPr>
            </w:pPr>
            <w:r w:rsidRPr="00536D3F">
              <w:rPr>
                <w:rFonts w:cs="Arial"/>
                <w:color w:val="000000"/>
              </w:rPr>
              <w:t>Interaktion zwischen der Periodenrendite über 120 Minuten und dem MAD der Minutenrenditen gruppiert nach Feature_7</w:t>
            </w:r>
          </w:p>
        </w:tc>
      </w:tr>
      <w:tr w:rsidR="00536D3F" w14:paraId="17C3BCBA" w14:textId="77777777" w:rsidTr="00B532CA">
        <w:trPr>
          <w:trHeight w:val="438"/>
        </w:trPr>
        <w:tc>
          <w:tcPr>
            <w:tcW w:w="616" w:type="dxa"/>
            <w:vMerge/>
            <w:vAlign w:val="center"/>
          </w:tcPr>
          <w:p w14:paraId="03A17864" w14:textId="77777777" w:rsidR="00536D3F" w:rsidRDefault="00536D3F" w:rsidP="00B532CA">
            <w:pPr>
              <w:jc w:val="center"/>
            </w:pPr>
          </w:p>
        </w:tc>
        <w:tc>
          <w:tcPr>
            <w:tcW w:w="2393" w:type="dxa"/>
            <w:vAlign w:val="center"/>
          </w:tcPr>
          <w:p w14:paraId="64943FB6" w14:textId="0169FB82" w:rsidR="00536D3F" w:rsidRDefault="00B532CA" w:rsidP="00B532CA">
            <w:pPr>
              <w:jc w:val="center"/>
            </w:pPr>
            <w:r>
              <w:t>i</w:t>
            </w:r>
            <w:r w:rsidR="00536D3F">
              <w:t>nteraktion_6</w:t>
            </w:r>
          </w:p>
        </w:tc>
        <w:tc>
          <w:tcPr>
            <w:tcW w:w="1381" w:type="dxa"/>
            <w:vAlign w:val="center"/>
          </w:tcPr>
          <w:p w14:paraId="265D097A" w14:textId="193380DE" w:rsidR="00B532CA" w:rsidRPr="00B532CA" w:rsidRDefault="00B532CA" w:rsidP="00B532CA">
            <w:pPr>
              <w:spacing w:line="240" w:lineRule="auto"/>
              <w:jc w:val="center"/>
              <w:rPr>
                <w:rFonts w:ascii="Calibri" w:hAnsi="Calibri" w:cs="Calibri"/>
                <w:color w:val="000000"/>
              </w:rPr>
            </w:pPr>
            <w:r>
              <w:rPr>
                <w:rFonts w:ascii="Calibri" w:hAnsi="Calibri" w:cs="Calibri"/>
                <w:color w:val="000000"/>
              </w:rPr>
              <w:t>-49,18</w:t>
            </w:r>
          </w:p>
        </w:tc>
        <w:tc>
          <w:tcPr>
            <w:tcW w:w="4743" w:type="dxa"/>
          </w:tcPr>
          <w:p w14:paraId="5A41576C" w14:textId="7E363A9F" w:rsidR="00536D3F" w:rsidRPr="00536D3F" w:rsidRDefault="00536D3F" w:rsidP="00536D3F">
            <w:pPr>
              <w:spacing w:line="240" w:lineRule="auto"/>
              <w:rPr>
                <w:rFonts w:cs="Arial"/>
                <w:color w:val="000000"/>
              </w:rPr>
            </w:pPr>
            <w:r w:rsidRPr="00536D3F">
              <w:rPr>
                <w:rFonts w:cs="Arial"/>
                <w:color w:val="000000"/>
              </w:rPr>
              <w:t xml:space="preserve">Interaktion zwischen dem Mittelwert der geglätteten Minutenrenditen und der nach Feature_5 gruppierten MAD </w:t>
            </w:r>
          </w:p>
        </w:tc>
      </w:tr>
      <w:tr w:rsidR="00536D3F" w14:paraId="6D51AAAF" w14:textId="77777777" w:rsidTr="00B532CA">
        <w:trPr>
          <w:trHeight w:val="438"/>
        </w:trPr>
        <w:tc>
          <w:tcPr>
            <w:tcW w:w="616" w:type="dxa"/>
            <w:vMerge/>
            <w:vAlign w:val="center"/>
          </w:tcPr>
          <w:p w14:paraId="4B2BF407" w14:textId="77777777" w:rsidR="00536D3F" w:rsidRDefault="00536D3F" w:rsidP="00B532CA">
            <w:pPr>
              <w:jc w:val="center"/>
            </w:pPr>
          </w:p>
        </w:tc>
        <w:tc>
          <w:tcPr>
            <w:tcW w:w="2393" w:type="dxa"/>
            <w:vAlign w:val="center"/>
          </w:tcPr>
          <w:p w14:paraId="703D7CD1" w14:textId="75CF3207" w:rsidR="00536D3F" w:rsidRDefault="00536D3F" w:rsidP="00B532CA">
            <w:pPr>
              <w:jc w:val="center"/>
            </w:pPr>
            <w:proofErr w:type="spellStart"/>
            <w:r>
              <w:t>smoothed_minute_var</w:t>
            </w:r>
            <w:proofErr w:type="spellEnd"/>
          </w:p>
        </w:tc>
        <w:tc>
          <w:tcPr>
            <w:tcW w:w="1381" w:type="dxa"/>
            <w:vAlign w:val="center"/>
          </w:tcPr>
          <w:p w14:paraId="01EA5AAF" w14:textId="7A48267D"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1,89</w:t>
            </w:r>
          </w:p>
        </w:tc>
        <w:tc>
          <w:tcPr>
            <w:tcW w:w="4743" w:type="dxa"/>
          </w:tcPr>
          <w:p w14:paraId="16A5AFB0" w14:textId="28A169C2" w:rsidR="00536D3F" w:rsidRPr="00536D3F" w:rsidRDefault="00536D3F" w:rsidP="00D34325">
            <w:pPr>
              <w:rPr>
                <w:rFonts w:cs="Arial"/>
              </w:rPr>
            </w:pPr>
            <w:r w:rsidRPr="00536D3F">
              <w:rPr>
                <w:rFonts w:cs="Arial"/>
              </w:rPr>
              <w:t>Varianz der geglätteten Minutenrenditen</w:t>
            </w:r>
          </w:p>
        </w:tc>
      </w:tr>
      <w:tr w:rsidR="00536D3F" w14:paraId="14BB1363" w14:textId="77777777" w:rsidTr="00B532CA">
        <w:trPr>
          <w:trHeight w:val="421"/>
        </w:trPr>
        <w:tc>
          <w:tcPr>
            <w:tcW w:w="616" w:type="dxa"/>
            <w:vMerge w:val="restart"/>
            <w:textDirection w:val="btLr"/>
            <w:vAlign w:val="center"/>
          </w:tcPr>
          <w:p w14:paraId="710DF1CF" w14:textId="72AF140A" w:rsidR="00536D3F" w:rsidRPr="00536D3F" w:rsidRDefault="00536D3F" w:rsidP="00B532CA">
            <w:pPr>
              <w:ind w:left="113" w:right="113"/>
              <w:jc w:val="center"/>
              <w:rPr>
                <w:b/>
              </w:rPr>
            </w:pPr>
            <w:proofErr w:type="spellStart"/>
            <w:r w:rsidRPr="00536D3F">
              <w:rPr>
                <w:b/>
              </w:rPr>
              <w:lastRenderedPageBreak/>
              <w:t>Ret_PlusTwo</w:t>
            </w:r>
            <w:proofErr w:type="spellEnd"/>
          </w:p>
        </w:tc>
        <w:tc>
          <w:tcPr>
            <w:tcW w:w="2393" w:type="dxa"/>
            <w:vAlign w:val="center"/>
          </w:tcPr>
          <w:p w14:paraId="3F028451" w14:textId="3746021F" w:rsidR="00536D3F" w:rsidRDefault="00536D3F" w:rsidP="00B532CA">
            <w:pPr>
              <w:jc w:val="center"/>
            </w:pPr>
            <w:r>
              <w:t>X0 x20</w:t>
            </w:r>
          </w:p>
        </w:tc>
        <w:tc>
          <w:tcPr>
            <w:tcW w:w="1381" w:type="dxa"/>
            <w:vAlign w:val="center"/>
          </w:tcPr>
          <w:p w14:paraId="5E9AE37A" w14:textId="67E37114"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552,21</w:t>
            </w:r>
          </w:p>
        </w:tc>
        <w:tc>
          <w:tcPr>
            <w:tcW w:w="4743" w:type="dxa"/>
          </w:tcPr>
          <w:p w14:paraId="7715A72B" w14:textId="515E3752" w:rsidR="00536D3F" w:rsidRPr="00536D3F" w:rsidRDefault="00536D3F" w:rsidP="00536D3F">
            <w:pPr>
              <w:spacing w:line="240" w:lineRule="auto"/>
              <w:rPr>
                <w:rFonts w:cs="Arial"/>
                <w:color w:val="000000"/>
              </w:rPr>
            </w:pPr>
            <w:r w:rsidRPr="00536D3F">
              <w:rPr>
                <w:rFonts w:cs="Arial"/>
                <w:color w:val="000000"/>
              </w:rPr>
              <w:t>Interaktion zwischen dem MA</w:t>
            </w:r>
            <w:r w:rsidR="009C6475">
              <w:rPr>
                <w:rFonts w:cs="Arial"/>
                <w:color w:val="000000"/>
              </w:rPr>
              <w:t>D</w:t>
            </w:r>
            <w:r w:rsidRPr="00536D3F">
              <w:rPr>
                <w:rFonts w:cs="Arial"/>
                <w:color w:val="000000"/>
              </w:rPr>
              <w:t xml:space="preserve"> der 120 Minutenrenditen, der Periodenrendite der letzten 5 Minuten und dem Mittelwert der Periodenrendite gruppiert nach </w:t>
            </w:r>
            <w:r w:rsidR="009C6475">
              <w:rPr>
                <w:rFonts w:cs="Arial"/>
                <w:color w:val="000000"/>
              </w:rPr>
              <w:t>Feature_7</w:t>
            </w:r>
            <w:r w:rsidRPr="00536D3F">
              <w:rPr>
                <w:rFonts w:cs="Arial"/>
                <w:color w:val="000000"/>
              </w:rPr>
              <w:t xml:space="preserve"> </w:t>
            </w:r>
          </w:p>
        </w:tc>
      </w:tr>
      <w:tr w:rsidR="00536D3F" w14:paraId="06768181" w14:textId="77777777" w:rsidTr="00B532CA">
        <w:trPr>
          <w:trHeight w:val="438"/>
        </w:trPr>
        <w:tc>
          <w:tcPr>
            <w:tcW w:w="616" w:type="dxa"/>
            <w:vMerge/>
            <w:vAlign w:val="center"/>
          </w:tcPr>
          <w:p w14:paraId="67E36CB1" w14:textId="77777777" w:rsidR="00536D3F" w:rsidRDefault="00536D3F" w:rsidP="00B532CA">
            <w:pPr>
              <w:jc w:val="center"/>
            </w:pPr>
          </w:p>
        </w:tc>
        <w:tc>
          <w:tcPr>
            <w:tcW w:w="2393" w:type="dxa"/>
            <w:vAlign w:val="center"/>
          </w:tcPr>
          <w:p w14:paraId="1ACDB731" w14:textId="1516928B" w:rsidR="00536D3F" w:rsidRDefault="00536D3F" w:rsidP="00B532CA">
            <w:pPr>
              <w:jc w:val="center"/>
            </w:pPr>
            <w:r>
              <w:t>X0 x18</w:t>
            </w:r>
          </w:p>
        </w:tc>
        <w:tc>
          <w:tcPr>
            <w:tcW w:w="1381" w:type="dxa"/>
            <w:vAlign w:val="center"/>
          </w:tcPr>
          <w:p w14:paraId="60F99410" w14:textId="1B760175"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62951,93</w:t>
            </w:r>
          </w:p>
        </w:tc>
        <w:tc>
          <w:tcPr>
            <w:tcW w:w="4743" w:type="dxa"/>
          </w:tcPr>
          <w:p w14:paraId="61B20BAB" w14:textId="1C5E08B2" w:rsidR="00536D3F" w:rsidRPr="00536D3F" w:rsidRDefault="00536D3F" w:rsidP="00536D3F">
            <w:pPr>
              <w:spacing w:line="240" w:lineRule="auto"/>
              <w:rPr>
                <w:rFonts w:cs="Arial"/>
                <w:color w:val="000000"/>
              </w:rPr>
            </w:pPr>
            <w:r w:rsidRPr="00536D3F">
              <w:rPr>
                <w:rFonts w:cs="Arial"/>
                <w:color w:val="000000"/>
              </w:rPr>
              <w:t xml:space="preserve">Interaktion zwischen dem MAD der 120 Minutenrenditen, der Periodenrendite der letzten 5 Minuten und dem Mittelwert der Minuten gruppiert nach </w:t>
            </w:r>
            <w:r w:rsidR="009C6475">
              <w:rPr>
                <w:rFonts w:cs="Arial"/>
                <w:color w:val="000000"/>
              </w:rPr>
              <w:t>Feature_7</w:t>
            </w:r>
          </w:p>
        </w:tc>
      </w:tr>
      <w:tr w:rsidR="00B532CA" w14:paraId="449C6415" w14:textId="77777777" w:rsidTr="00B532CA">
        <w:trPr>
          <w:trHeight w:val="438"/>
        </w:trPr>
        <w:tc>
          <w:tcPr>
            <w:tcW w:w="616" w:type="dxa"/>
            <w:vMerge/>
            <w:vAlign w:val="center"/>
          </w:tcPr>
          <w:p w14:paraId="0B52F84D" w14:textId="77777777" w:rsidR="00B532CA" w:rsidRDefault="00B532CA" w:rsidP="00B532CA">
            <w:pPr>
              <w:jc w:val="center"/>
            </w:pPr>
          </w:p>
        </w:tc>
        <w:tc>
          <w:tcPr>
            <w:tcW w:w="2393" w:type="dxa"/>
            <w:vAlign w:val="center"/>
          </w:tcPr>
          <w:p w14:paraId="090C4B90" w14:textId="2C5ABAED" w:rsidR="00B532CA" w:rsidRDefault="00B532CA" w:rsidP="00B532CA">
            <w:pPr>
              <w:jc w:val="center"/>
            </w:pPr>
            <w:r>
              <w:t>X19^2</w:t>
            </w:r>
          </w:p>
        </w:tc>
        <w:tc>
          <w:tcPr>
            <w:tcW w:w="1381" w:type="dxa"/>
            <w:vAlign w:val="center"/>
          </w:tcPr>
          <w:p w14:paraId="37BB7F85" w14:textId="38B01C1B" w:rsidR="00B532CA" w:rsidRDefault="00B532CA" w:rsidP="00B532CA">
            <w:pPr>
              <w:jc w:val="center"/>
            </w:pPr>
            <w:r>
              <w:rPr>
                <w:rFonts w:ascii="Calibri" w:hAnsi="Calibri" w:cs="Calibri"/>
                <w:color w:val="000000"/>
              </w:rPr>
              <w:t>16109,17</w:t>
            </w:r>
          </w:p>
        </w:tc>
        <w:tc>
          <w:tcPr>
            <w:tcW w:w="4743" w:type="dxa"/>
          </w:tcPr>
          <w:p w14:paraId="2F17F19A" w14:textId="7645F1B5" w:rsidR="00B532CA" w:rsidRPr="00536D3F" w:rsidRDefault="00B532CA" w:rsidP="00B532CA">
            <w:pPr>
              <w:spacing w:line="240" w:lineRule="auto"/>
              <w:rPr>
                <w:rFonts w:cs="Arial"/>
                <w:color w:val="000000"/>
              </w:rPr>
            </w:pPr>
            <w:r w:rsidRPr="00536D3F">
              <w:rPr>
                <w:rFonts w:cs="Arial"/>
                <w:color w:val="000000"/>
              </w:rPr>
              <w:t xml:space="preserve">Nach Zeitpunkt </w:t>
            </w:r>
            <w:r w:rsidR="009C6475">
              <w:rPr>
                <w:rFonts w:cs="Arial"/>
                <w:color w:val="000000"/>
              </w:rPr>
              <w:t xml:space="preserve">(Feature_7) </w:t>
            </w:r>
            <w:r w:rsidRPr="00536D3F">
              <w:rPr>
                <w:rFonts w:cs="Arial"/>
                <w:color w:val="000000"/>
              </w:rPr>
              <w:t>gruppierte MAD der Minutenrenditen</w:t>
            </w:r>
            <w:r>
              <w:rPr>
                <w:rFonts w:cs="Arial"/>
                <w:color w:val="000000"/>
              </w:rPr>
              <w:t xml:space="preserve"> (</w:t>
            </w:r>
            <w:r w:rsidRPr="00536D3F">
              <w:rPr>
                <w:rFonts w:cs="Arial"/>
                <w:color w:val="000000"/>
              </w:rPr>
              <w:t>quadriert</w:t>
            </w:r>
            <w:r>
              <w:rPr>
                <w:rFonts w:cs="Arial"/>
                <w:color w:val="000000"/>
              </w:rPr>
              <w:t>)</w:t>
            </w:r>
          </w:p>
        </w:tc>
      </w:tr>
      <w:tr w:rsidR="00B532CA" w14:paraId="18FA0C70" w14:textId="77777777" w:rsidTr="00B532CA">
        <w:trPr>
          <w:trHeight w:val="421"/>
        </w:trPr>
        <w:tc>
          <w:tcPr>
            <w:tcW w:w="616" w:type="dxa"/>
            <w:vMerge/>
            <w:vAlign w:val="center"/>
          </w:tcPr>
          <w:p w14:paraId="3EB849E1" w14:textId="77777777" w:rsidR="00B532CA" w:rsidRDefault="00B532CA" w:rsidP="00B532CA">
            <w:pPr>
              <w:jc w:val="center"/>
            </w:pPr>
          </w:p>
        </w:tc>
        <w:tc>
          <w:tcPr>
            <w:tcW w:w="2393" w:type="dxa"/>
            <w:vAlign w:val="center"/>
          </w:tcPr>
          <w:p w14:paraId="3EF704D2" w14:textId="73899399" w:rsidR="00B532CA" w:rsidRDefault="00B532CA" w:rsidP="00B532CA">
            <w:pPr>
              <w:jc w:val="center"/>
            </w:pPr>
            <w:r>
              <w:t>X7x18</w:t>
            </w:r>
          </w:p>
        </w:tc>
        <w:tc>
          <w:tcPr>
            <w:tcW w:w="1381" w:type="dxa"/>
            <w:vAlign w:val="center"/>
          </w:tcPr>
          <w:p w14:paraId="2580BC17" w14:textId="57330DAD" w:rsidR="00B532CA" w:rsidRDefault="00B532CA" w:rsidP="00B532CA">
            <w:pPr>
              <w:jc w:val="center"/>
            </w:pPr>
            <w:r>
              <w:rPr>
                <w:rFonts w:ascii="Calibri" w:hAnsi="Calibri" w:cs="Calibri"/>
                <w:color w:val="000000"/>
              </w:rPr>
              <w:t>-739,48</w:t>
            </w:r>
          </w:p>
        </w:tc>
        <w:tc>
          <w:tcPr>
            <w:tcW w:w="4743" w:type="dxa"/>
          </w:tcPr>
          <w:p w14:paraId="56BC82FD" w14:textId="105648B5" w:rsidR="00B532CA" w:rsidRPr="00536D3F" w:rsidRDefault="00B532CA" w:rsidP="009C6475">
            <w:pPr>
              <w:keepNext/>
              <w:spacing w:line="240" w:lineRule="auto"/>
              <w:rPr>
                <w:rFonts w:cs="Arial"/>
                <w:color w:val="000000"/>
              </w:rPr>
            </w:pPr>
            <w:r w:rsidRPr="00536D3F">
              <w:rPr>
                <w:rFonts w:cs="Arial"/>
                <w:color w:val="000000"/>
              </w:rPr>
              <w:t>Summe der letzten beiden Minutenrenditen und Mittelwert der Minutenrenditen zu einem Zeitpunkt</w:t>
            </w:r>
            <w:r w:rsidR="009C6475">
              <w:rPr>
                <w:rFonts w:cs="Arial"/>
                <w:color w:val="000000"/>
              </w:rPr>
              <w:t xml:space="preserve"> (Feature_7)</w:t>
            </w:r>
          </w:p>
        </w:tc>
      </w:tr>
    </w:tbl>
    <w:p w14:paraId="210F3261" w14:textId="083CCD4E" w:rsidR="00700441" w:rsidRDefault="009C6475" w:rsidP="009C6475">
      <w:pPr>
        <w:pStyle w:val="Beschriftung"/>
      </w:pPr>
      <w:bookmarkStart w:id="38" w:name="_Ref523087389"/>
      <w:r>
        <w:t xml:space="preserve">Abbildung </w:t>
      </w:r>
      <w:r>
        <w:fldChar w:fldCharType="begin"/>
      </w:r>
      <w:r>
        <w:instrText xml:space="preserve"> SEQ Abbildung \* ARABIC </w:instrText>
      </w:r>
      <w:r>
        <w:fldChar w:fldCharType="separate"/>
      </w:r>
      <w:r>
        <w:rPr>
          <w:noProof/>
        </w:rPr>
        <w:t>27</w:t>
      </w:r>
      <w:r>
        <w:fldChar w:fldCharType="end"/>
      </w:r>
      <w:bookmarkEnd w:id="38"/>
    </w:p>
    <w:p w14:paraId="41922AFF" w14:textId="1590C830" w:rsidR="00700441" w:rsidRDefault="00197313" w:rsidP="00D34325">
      <w:r>
        <w:t>Auffällig ist besonders, dass nahezu jedes wichtige Merkmal in irgendeiner weiße Feature_7 enthäl</w:t>
      </w:r>
      <w:r w:rsidR="00191525">
        <w:t>t</w:t>
      </w:r>
      <w:r w:rsidR="001C3D9C">
        <w:t xml:space="preserve">. Es scheint also entscheidend zu sein, die verschiedenen Zeitpunkte </w:t>
      </w:r>
    </w:p>
    <w:p w14:paraId="68B2E9A5" w14:textId="32BA3D94" w:rsidR="00191525" w:rsidRDefault="00191525" w:rsidP="00D34325"/>
    <w:p w14:paraId="2DD91A0D" w14:textId="02198BB6" w:rsidR="00191525" w:rsidRDefault="00191525" w:rsidP="00D34325">
      <w:r>
        <w:t xml:space="preserve">Daraus könnte man schließen, dass die Informationen der 120 Minutenrenditen allgemein besser geeignet sind um die zukünftigen Tagesrenditen zu prognostizieren als die 25 Basis-Features aus der Fundamental- und Chartanalyse. </w:t>
      </w:r>
    </w:p>
    <w:p w14:paraId="714410B5" w14:textId="77777777" w:rsidR="001035C2" w:rsidRDefault="001035C2" w:rsidP="00741BDB"/>
    <w:p w14:paraId="3FE61717" w14:textId="675B5572" w:rsidR="009D52C2" w:rsidRPr="00741BDB" w:rsidRDefault="009D52C2" w:rsidP="00741BDB"/>
    <w:p w14:paraId="20030E34" w14:textId="7928FFF0" w:rsidR="00310ED8" w:rsidRDefault="00310ED8" w:rsidP="00310ED8">
      <w:pPr>
        <w:pStyle w:val="berschrift2"/>
      </w:pPr>
      <w:bookmarkStart w:id="39" w:name="_Toc522957642"/>
      <w:r>
        <w:t xml:space="preserve">MIC </w:t>
      </w:r>
      <w:proofErr w:type="spellStart"/>
      <w:r>
        <w:t>more</w:t>
      </w:r>
      <w:proofErr w:type="spellEnd"/>
      <w:r>
        <w:t xml:space="preserve"> </w:t>
      </w:r>
      <w:proofErr w:type="spellStart"/>
      <w:r>
        <w:t>stable</w:t>
      </w:r>
      <w:proofErr w:type="spellEnd"/>
      <w:r>
        <w:t xml:space="preserve"> </w:t>
      </w:r>
      <w:proofErr w:type="spellStart"/>
      <w:r>
        <w:t>features</w:t>
      </w:r>
      <w:bookmarkEnd w:id="39"/>
      <w:proofErr w:type="spellEnd"/>
    </w:p>
    <w:p w14:paraId="75EAB286" w14:textId="5AC921DE" w:rsidR="00A014A8" w:rsidRPr="00A014A8" w:rsidRDefault="00A014A8" w:rsidP="00A014A8">
      <w:pPr>
        <w:pStyle w:val="berschrift2"/>
      </w:pPr>
      <w:bookmarkStart w:id="40" w:name="_Toc522957644"/>
      <w:r>
        <w:t xml:space="preserve">Polynomial Features verschlechtern in den meisten </w:t>
      </w:r>
      <w:r w:rsidR="00A26305">
        <w:t>F</w:t>
      </w:r>
      <w:r>
        <w:t xml:space="preserve">ällen die </w:t>
      </w:r>
      <w:proofErr w:type="spellStart"/>
      <w:r>
        <w:t>prognose</w:t>
      </w:r>
      <w:proofErr w:type="spellEnd"/>
      <w:r>
        <w:t xml:space="preserve"> </w:t>
      </w:r>
      <w:proofErr w:type="spellStart"/>
      <w:proofErr w:type="gramStart"/>
      <w:r>
        <w:t>erklärung</w:t>
      </w:r>
      <w:proofErr w:type="spellEnd"/>
      <w:proofErr w:type="gramEnd"/>
      <w:r>
        <w:t xml:space="preserve"> weil </w:t>
      </w:r>
      <w:proofErr w:type="spellStart"/>
      <w:r>
        <w:t>modelle</w:t>
      </w:r>
      <w:proofErr w:type="spellEnd"/>
      <w:r>
        <w:t xml:space="preserve"> mit mehr </w:t>
      </w:r>
      <w:proofErr w:type="spellStart"/>
      <w:r>
        <w:t>varianz</w:t>
      </w:r>
      <w:proofErr w:type="spellEnd"/>
      <w:r>
        <w:t xml:space="preserve"> und nicht mehr </w:t>
      </w:r>
      <w:proofErr w:type="spellStart"/>
      <w:r>
        <w:t>bias</w:t>
      </w:r>
      <w:proofErr w:type="spellEnd"/>
      <w:r>
        <w:t xml:space="preserve"> wie linear</w:t>
      </w:r>
      <w:bookmarkEnd w:id="40"/>
    </w:p>
    <w:p w14:paraId="021C0365" w14:textId="77777777" w:rsidR="00B4251B" w:rsidRDefault="00B4251B" w:rsidP="00B4251B">
      <w:pPr>
        <w:pStyle w:val="berschrift1"/>
      </w:pPr>
      <w:bookmarkStart w:id="41" w:name="_Toc522957645"/>
      <w:proofErr w:type="spellStart"/>
      <w:r>
        <w:t>Conclusion</w:t>
      </w:r>
      <w:bookmarkEnd w:id="41"/>
      <w:proofErr w:type="spellEnd"/>
    </w:p>
    <w:p w14:paraId="07BAE561" w14:textId="53334CE5" w:rsidR="00B4251B" w:rsidRDefault="00B4251B" w:rsidP="00B4251B">
      <w:pPr>
        <w:pStyle w:val="berschrift2"/>
      </w:pPr>
      <w:bookmarkStart w:id="42" w:name="_Toc522957646"/>
      <w:r>
        <w:t>Zusammenfassung der Aussagen und wo der Wertbeitrag liegt</w:t>
      </w:r>
      <w:bookmarkEnd w:id="42"/>
    </w:p>
    <w:p w14:paraId="7219BF63" w14:textId="49678974" w:rsidR="00767A42" w:rsidRDefault="00767A42" w:rsidP="00767A42">
      <w:pPr>
        <w:pStyle w:val="Listenabsatz"/>
        <w:numPr>
          <w:ilvl w:val="0"/>
          <w:numId w:val="4"/>
        </w:numPr>
      </w:pPr>
      <w:r>
        <w:t xml:space="preserve">Linear Models </w:t>
      </w:r>
      <w:proofErr w:type="spellStart"/>
      <w:r>
        <w:t>can</w:t>
      </w:r>
      <w:proofErr w:type="spellEnd"/>
      <w:r>
        <w:t xml:space="preserve"> </w:t>
      </w:r>
      <w:proofErr w:type="spellStart"/>
      <w:r>
        <w:t>outperform</w:t>
      </w:r>
      <w:proofErr w:type="spellEnd"/>
      <w:r>
        <w:t xml:space="preserve"> </w:t>
      </w:r>
      <w:proofErr w:type="spellStart"/>
      <w:r w:rsidR="00A50178">
        <w:t>more</w:t>
      </w:r>
      <w:proofErr w:type="spellEnd"/>
      <w:r w:rsidR="00A50178">
        <w:t xml:space="preserve"> komplex </w:t>
      </w:r>
      <w:proofErr w:type="spellStart"/>
      <w:r w:rsidR="00A50178">
        <w:t>models</w:t>
      </w:r>
      <w:proofErr w:type="spellEnd"/>
      <w:r w:rsidR="00A50178">
        <w:t xml:space="preserve"> in </w:t>
      </w:r>
      <w:proofErr w:type="spellStart"/>
      <w:r w:rsidR="00A50178">
        <w:t>noise</w:t>
      </w:r>
      <w:proofErr w:type="spellEnd"/>
      <w:r w:rsidR="00A50178">
        <w:t xml:space="preserve"> </w:t>
      </w:r>
      <w:proofErr w:type="spellStart"/>
      <w:r w:rsidR="00A50178">
        <w:t>data</w:t>
      </w:r>
      <w:proofErr w:type="spellEnd"/>
    </w:p>
    <w:p w14:paraId="24111630" w14:textId="02536ECC" w:rsidR="00A50178" w:rsidRDefault="00A50178" w:rsidP="00767A42">
      <w:pPr>
        <w:pStyle w:val="Listenabsatz"/>
        <w:numPr>
          <w:ilvl w:val="0"/>
          <w:numId w:val="4"/>
        </w:numPr>
      </w:pPr>
      <w:proofErr w:type="spellStart"/>
      <w:r>
        <w:t>It’s</w:t>
      </w:r>
      <w:proofErr w:type="spellEnd"/>
      <w:r>
        <w:t xml:space="preserve"> </w:t>
      </w:r>
      <w:proofErr w:type="spellStart"/>
      <w:r>
        <w:t>important</w:t>
      </w:r>
      <w:proofErr w:type="spellEnd"/>
      <w:r>
        <w:t xml:space="preserve"> </w:t>
      </w:r>
      <w:proofErr w:type="spellStart"/>
      <w:r>
        <w:t>to</w:t>
      </w:r>
      <w:proofErr w:type="spellEnd"/>
      <w:r>
        <w:t xml:space="preserve"> </w:t>
      </w:r>
      <w:proofErr w:type="spellStart"/>
      <w:r>
        <w:t>know</w:t>
      </w:r>
      <w:proofErr w:type="spellEnd"/>
      <w:r>
        <w:t xml:space="preserve"> </w:t>
      </w:r>
      <w:proofErr w:type="spellStart"/>
      <w:r>
        <w:t>the</w:t>
      </w:r>
      <w:proofErr w:type="spellEnd"/>
      <w:r>
        <w:t xml:space="preserve"> </w:t>
      </w:r>
      <w:proofErr w:type="spellStart"/>
      <w:r>
        <w:t>algorithms</w:t>
      </w:r>
      <w:proofErr w:type="spellEnd"/>
      <w:r>
        <w:t xml:space="preserve"> </w:t>
      </w:r>
      <w:proofErr w:type="spellStart"/>
      <w:r>
        <w:t>properties</w:t>
      </w:r>
      <w:proofErr w:type="spellEnd"/>
    </w:p>
    <w:p w14:paraId="24D92D3E" w14:textId="3CD6366C" w:rsidR="00A50178" w:rsidRDefault="00A50178" w:rsidP="00767A42">
      <w:pPr>
        <w:pStyle w:val="Listenabsatz"/>
        <w:numPr>
          <w:ilvl w:val="0"/>
          <w:numId w:val="4"/>
        </w:numPr>
      </w:pPr>
      <w:r>
        <w:t xml:space="preserve">Feature Engineering </w:t>
      </w:r>
      <w:proofErr w:type="spellStart"/>
      <w:r>
        <w:t>is</w:t>
      </w:r>
      <w:proofErr w:type="spellEnd"/>
      <w:r>
        <w:t xml:space="preserve"> </w:t>
      </w:r>
      <w:proofErr w:type="spellStart"/>
      <w:r>
        <w:t>indeed</w:t>
      </w:r>
      <w:proofErr w:type="spellEnd"/>
      <w:r>
        <w:t xml:space="preserve"> </w:t>
      </w:r>
      <w:proofErr w:type="spellStart"/>
      <w:r>
        <w:t>the</w:t>
      </w:r>
      <w:proofErr w:type="spellEnd"/>
      <w:r>
        <w:t xml:space="preserve"> </w:t>
      </w:r>
      <w:proofErr w:type="spellStart"/>
      <w:r>
        <w:t>key</w:t>
      </w:r>
      <w:proofErr w:type="spellEnd"/>
    </w:p>
    <w:p w14:paraId="00F2B0BE" w14:textId="5A2A30D0" w:rsidR="00A50178" w:rsidRDefault="00A50178" w:rsidP="00767A42">
      <w:pPr>
        <w:pStyle w:val="Listenabsatz"/>
        <w:numPr>
          <w:ilvl w:val="0"/>
          <w:numId w:val="4"/>
        </w:numPr>
      </w:pPr>
      <w:r>
        <w:t xml:space="preserve">Übertrag bar auf spätere </w:t>
      </w:r>
      <w:proofErr w:type="spellStart"/>
      <w:r>
        <w:t>Kaggle</w:t>
      </w:r>
      <w:proofErr w:type="spellEnd"/>
      <w:r>
        <w:t xml:space="preserve"> Competitions</w:t>
      </w:r>
    </w:p>
    <w:p w14:paraId="1F9F7B19" w14:textId="77777777" w:rsidR="00A50178" w:rsidRPr="00767A42" w:rsidRDefault="00A50178" w:rsidP="00767A42">
      <w:pPr>
        <w:pStyle w:val="Listenabsatz"/>
        <w:numPr>
          <w:ilvl w:val="0"/>
          <w:numId w:val="4"/>
        </w:numPr>
      </w:pP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54BEC7D2" w14:textId="77777777" w:rsidR="005B4050" w:rsidRDefault="00DF713F" w:rsidP="005B4050">
          <w:pPr>
            <w:pStyle w:val="CitaviBibliographyHeading"/>
          </w:pPr>
          <w:r>
            <w:fldChar w:fldCharType="begin"/>
          </w:r>
          <w:r>
            <w:instrText>ADDIN CitaviBibliography</w:instrText>
          </w:r>
          <w:r>
            <w:fldChar w:fldCharType="separate"/>
          </w:r>
          <w:r w:rsidR="005B4050">
            <w:t>References</w:t>
          </w:r>
        </w:p>
        <w:p w14:paraId="075BEF6E" w14:textId="77777777" w:rsidR="005B4050" w:rsidRDefault="005B4050" w:rsidP="005B4050">
          <w:pPr>
            <w:pStyle w:val="CitaviBibliographyEntry"/>
          </w:pPr>
          <w:bookmarkStart w:id="43" w:name="_CTVL0015d12586820df4c80b50acf20484ada6b"/>
          <w:r>
            <w:t xml:space="preserve">Anderson, J. (2015a). </w:t>
          </w:r>
          <w:bookmarkEnd w:id="43"/>
          <w:r w:rsidRPr="005B4050">
            <w:rPr>
              <w:i/>
            </w:rPr>
            <w:t xml:space="preserve">The Winton Stock Market Challenge: New Holiday Data </w:t>
          </w:r>
          <w:proofErr w:type="spellStart"/>
          <w:r w:rsidRPr="005B4050">
            <w:rPr>
              <w:i/>
            </w:rPr>
            <w:t>from</w:t>
          </w:r>
          <w:proofErr w:type="spellEnd"/>
          <w:r w:rsidRPr="005B4050">
            <w:rPr>
              <w:i/>
            </w:rPr>
            <w:t xml:space="preserve"> Winton</w:t>
          </w:r>
          <w:r w:rsidRPr="005B4050">
            <w:t xml:space="preserve">. </w:t>
          </w:r>
          <w:proofErr w:type="spellStart"/>
          <w:r w:rsidRPr="005B4050">
            <w:t>Retrieved</w:t>
          </w:r>
          <w:proofErr w:type="spellEnd"/>
          <w:r w:rsidRPr="005B4050">
            <w:t xml:space="preserve"> </w:t>
          </w:r>
          <w:proofErr w:type="spellStart"/>
          <w:r w:rsidRPr="005B4050">
            <w:t>from</w:t>
          </w:r>
          <w:proofErr w:type="spellEnd"/>
          <w:r w:rsidRPr="005B4050">
            <w:t xml:space="preserve"> https://www.kaggle.com/c/the-winton-stock-market-challenge/discussion/18006</w:t>
          </w:r>
        </w:p>
        <w:p w14:paraId="188F85F5" w14:textId="77777777" w:rsidR="005B4050" w:rsidRDefault="005B4050" w:rsidP="005B4050">
          <w:pPr>
            <w:pStyle w:val="CitaviBibliographyEntry"/>
          </w:pPr>
          <w:bookmarkStart w:id="44" w:name="_CTVL0013de8d63da9f349ed8091973b671a66ce"/>
          <w:r>
            <w:t xml:space="preserve">Anderson, J. (2015b). </w:t>
          </w:r>
          <w:bookmarkEnd w:id="44"/>
          <w:r w:rsidRPr="005B4050">
            <w:rPr>
              <w:i/>
            </w:rPr>
            <w:t xml:space="preserve">The Winton Stock Market Challenge: </w:t>
          </w:r>
          <w:proofErr w:type="spellStart"/>
          <w:r w:rsidRPr="005B4050">
            <w:rPr>
              <w:i/>
            </w:rPr>
            <w:t>Overview</w:t>
          </w:r>
          <w:proofErr w:type="spellEnd"/>
          <w:r w:rsidRPr="005B4050">
            <w:t xml:space="preserve">. </w:t>
          </w:r>
          <w:proofErr w:type="spellStart"/>
          <w:r w:rsidRPr="005B4050">
            <w:t>Retrieved</w:t>
          </w:r>
          <w:proofErr w:type="spellEnd"/>
          <w:r w:rsidRPr="005B4050">
            <w:t xml:space="preserve"> </w:t>
          </w:r>
          <w:proofErr w:type="spellStart"/>
          <w:r w:rsidRPr="005B4050">
            <w:t>from</w:t>
          </w:r>
          <w:proofErr w:type="spellEnd"/>
          <w:r w:rsidRPr="005B4050">
            <w:t xml:space="preserve"> https://www.kaggle.com/c/the-winton-stock-market-challenge</w:t>
          </w:r>
        </w:p>
        <w:p w14:paraId="1187083C" w14:textId="77777777" w:rsidR="005B4050" w:rsidRDefault="005B4050" w:rsidP="005B4050">
          <w:pPr>
            <w:pStyle w:val="CitaviBibliographyEntry"/>
          </w:pPr>
          <w:bookmarkStart w:id="45" w:name="_CTVL001afd02c72fe8643e8a49dbe5fa4ad678a"/>
          <w:r>
            <w:t xml:space="preserve">Anderson, J. (2016). </w:t>
          </w:r>
          <w:bookmarkEnd w:id="45"/>
          <w:r w:rsidRPr="005B4050">
            <w:rPr>
              <w:i/>
            </w:rPr>
            <w:t xml:space="preserve">The Winton Stock Market Challenge: </w:t>
          </w:r>
          <w:proofErr w:type="spellStart"/>
          <w:r w:rsidRPr="005B4050">
            <w:rPr>
              <w:i/>
            </w:rPr>
            <w:t>Congratulations</w:t>
          </w:r>
          <w:proofErr w:type="spellEnd"/>
          <w:r w:rsidRPr="005B4050">
            <w:rPr>
              <w:i/>
            </w:rPr>
            <w:t xml:space="preserve">, </w:t>
          </w:r>
          <w:proofErr w:type="spellStart"/>
          <w:r w:rsidRPr="005B4050">
            <w:rPr>
              <w:i/>
            </w:rPr>
            <w:t>Thoughts</w:t>
          </w:r>
          <w:proofErr w:type="spellEnd"/>
          <w:r w:rsidRPr="005B4050">
            <w:rPr>
              <w:i/>
            </w:rPr>
            <w:t xml:space="preserve"> on </w:t>
          </w:r>
          <w:proofErr w:type="spellStart"/>
          <w:r w:rsidRPr="005B4050">
            <w:rPr>
              <w:i/>
            </w:rPr>
            <w:t>the</w:t>
          </w:r>
          <w:proofErr w:type="spellEnd"/>
          <w:r w:rsidRPr="005B4050">
            <w:rPr>
              <w:i/>
            </w:rPr>
            <w:t xml:space="preserve"> Problem</w:t>
          </w:r>
          <w:r w:rsidRPr="005B4050">
            <w:t xml:space="preserve">. </w:t>
          </w:r>
          <w:proofErr w:type="spellStart"/>
          <w:r w:rsidRPr="005B4050">
            <w:t>Retrieved</w:t>
          </w:r>
          <w:proofErr w:type="spellEnd"/>
          <w:r w:rsidRPr="005B4050">
            <w:t xml:space="preserve"> </w:t>
          </w:r>
          <w:proofErr w:type="spellStart"/>
          <w:r w:rsidRPr="005B4050">
            <w:t>from</w:t>
          </w:r>
          <w:proofErr w:type="spellEnd"/>
          <w:r w:rsidRPr="005B4050">
            <w:t xml:space="preserve"> https://www.kaggle.com/c/the-winton-stock-market-challenge/discussion/18645</w:t>
          </w:r>
        </w:p>
        <w:p w14:paraId="3E209221" w14:textId="77777777" w:rsidR="005B4050" w:rsidRDefault="005B4050" w:rsidP="005B4050">
          <w:pPr>
            <w:pStyle w:val="CitaviBibliographyEntry"/>
          </w:pPr>
          <w:bookmarkStart w:id="46" w:name="_CTVL001cf37ecf59c1b403f9cf3623de07da560"/>
          <w:proofErr w:type="spellStart"/>
          <w:r>
            <w:t>Bellman</w:t>
          </w:r>
          <w:proofErr w:type="spellEnd"/>
          <w:r>
            <w:t xml:space="preserve">, R. (1961). </w:t>
          </w:r>
          <w:bookmarkEnd w:id="46"/>
          <w:r w:rsidRPr="005B4050">
            <w:rPr>
              <w:i/>
            </w:rPr>
            <w:t xml:space="preserve">Adaptive </w:t>
          </w:r>
          <w:proofErr w:type="spellStart"/>
          <w:r w:rsidRPr="005B4050">
            <w:rPr>
              <w:i/>
            </w:rPr>
            <w:t>control</w:t>
          </w:r>
          <w:proofErr w:type="spellEnd"/>
          <w:r w:rsidRPr="005B4050">
            <w:rPr>
              <w:i/>
            </w:rPr>
            <w:t xml:space="preserve"> </w:t>
          </w:r>
          <w:proofErr w:type="spellStart"/>
          <w:r w:rsidRPr="005B4050">
            <w:rPr>
              <w:i/>
            </w:rPr>
            <w:t>processes</w:t>
          </w:r>
          <w:proofErr w:type="spellEnd"/>
          <w:r w:rsidRPr="005B4050">
            <w:t>. Princeton, New Jersey: Princeton University Press.</w:t>
          </w:r>
        </w:p>
        <w:p w14:paraId="3EDB43E3" w14:textId="77777777" w:rsidR="005B4050" w:rsidRDefault="005B4050" w:rsidP="005B4050">
          <w:pPr>
            <w:pStyle w:val="CitaviBibliographyEntry"/>
          </w:pPr>
          <w:bookmarkStart w:id="47" w:name="_CTVL00170be85df98d4402b92d2b6b8c6114d4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7"/>
          <w:r w:rsidRPr="005B4050">
            <w:rPr>
              <w:i/>
            </w:rPr>
            <w:t xml:space="preserve">Communications </w:t>
          </w:r>
          <w:proofErr w:type="spellStart"/>
          <w:r w:rsidRPr="005B4050">
            <w:rPr>
              <w:i/>
            </w:rPr>
            <w:t>of</w:t>
          </w:r>
          <w:proofErr w:type="spellEnd"/>
          <w:r w:rsidRPr="005B4050">
            <w:rPr>
              <w:i/>
            </w:rPr>
            <w:t xml:space="preserve"> </w:t>
          </w:r>
          <w:proofErr w:type="spellStart"/>
          <w:r w:rsidRPr="005B4050">
            <w:rPr>
              <w:i/>
            </w:rPr>
            <w:t>the</w:t>
          </w:r>
          <w:proofErr w:type="spellEnd"/>
          <w:r w:rsidRPr="005B4050">
            <w:rPr>
              <w:i/>
            </w:rPr>
            <w:t xml:space="preserve"> ACM</w:t>
          </w:r>
          <w:r w:rsidRPr="005B4050">
            <w:t xml:space="preserve">, </w:t>
          </w:r>
          <w:r w:rsidRPr="005B4050">
            <w:rPr>
              <w:i/>
            </w:rPr>
            <w:t>55</w:t>
          </w:r>
          <w:r w:rsidRPr="005B4050">
            <w:t>(10), 78. https://doi.org/10.1145/2347736.2347755</w:t>
          </w:r>
        </w:p>
        <w:p w14:paraId="5A5880D1" w14:textId="77777777" w:rsidR="005B4050" w:rsidRDefault="005B4050" w:rsidP="005B4050">
          <w:pPr>
            <w:pStyle w:val="CitaviBibliographyEntry"/>
          </w:pPr>
          <w:bookmarkStart w:id="48" w:name="_CTVL001acb7e3cd364e4a8c90310333d2ac6a2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8"/>
          <w:r w:rsidRPr="005B4050">
            <w:rPr>
              <w:i/>
            </w:rPr>
            <w:t xml:space="preserve">Communications </w:t>
          </w:r>
          <w:proofErr w:type="spellStart"/>
          <w:r w:rsidRPr="005B4050">
            <w:rPr>
              <w:i/>
            </w:rPr>
            <w:t>of</w:t>
          </w:r>
          <w:proofErr w:type="spellEnd"/>
          <w:r w:rsidRPr="005B4050">
            <w:rPr>
              <w:i/>
            </w:rPr>
            <w:t xml:space="preserve"> </w:t>
          </w:r>
          <w:proofErr w:type="spellStart"/>
          <w:r w:rsidRPr="005B4050">
            <w:rPr>
              <w:i/>
            </w:rPr>
            <w:t>the</w:t>
          </w:r>
          <w:proofErr w:type="spellEnd"/>
          <w:r w:rsidRPr="005B4050">
            <w:rPr>
              <w:i/>
            </w:rPr>
            <w:t xml:space="preserve"> ACM</w:t>
          </w:r>
          <w:r w:rsidRPr="005B4050">
            <w:t xml:space="preserve">, </w:t>
          </w:r>
          <w:r w:rsidRPr="005B4050">
            <w:rPr>
              <w:i/>
            </w:rPr>
            <w:t>55</w:t>
          </w:r>
          <w:r w:rsidRPr="005B4050">
            <w:t>(10), 78–87. https://doi.org/10.1145/2347736.2347755</w:t>
          </w:r>
        </w:p>
        <w:p w14:paraId="14E46836" w14:textId="77777777" w:rsidR="005B4050" w:rsidRDefault="005B4050" w:rsidP="005B4050">
          <w:pPr>
            <w:pStyle w:val="CitaviBibliographyEntry"/>
          </w:pPr>
          <w:bookmarkStart w:id="49" w:name="_CTVL001dc35bcdbc4a840e3a0dbb7bd96230812"/>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44C951DB" w14:textId="77777777" w:rsidR="005B4050" w:rsidRDefault="005B4050" w:rsidP="005B4050">
          <w:pPr>
            <w:pStyle w:val="CitaviBibliographyEntry"/>
          </w:pPr>
          <w:bookmarkStart w:id="50" w:name="_CTVL00165aeb6fe02a14ccaaef756fabf9dd57e"/>
          <w:bookmarkEnd w:id="49"/>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2EF2BCEC" w14:textId="77777777" w:rsidR="005B4050" w:rsidRDefault="005B4050" w:rsidP="005B4050">
          <w:pPr>
            <w:pStyle w:val="CitaviBibliographyEntry"/>
          </w:pPr>
          <w:bookmarkStart w:id="51" w:name="_CTVL0012bd64ec639804f429cf72b19bca5a9da"/>
          <w:bookmarkEnd w:id="50"/>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51"/>
          <w:r w:rsidRPr="005B4050">
            <w:rPr>
              <w:i/>
            </w:rPr>
            <w:t xml:space="preserve">The Journal </w:t>
          </w:r>
          <w:proofErr w:type="spellStart"/>
          <w:r w:rsidRPr="005B4050">
            <w:rPr>
              <w:i/>
            </w:rPr>
            <w:t>of</w:t>
          </w:r>
          <w:proofErr w:type="spellEnd"/>
          <w:r w:rsidRPr="005B4050">
            <w:rPr>
              <w:i/>
            </w:rPr>
            <w:t xml:space="preserve"> </w:t>
          </w:r>
          <w:proofErr w:type="spellStart"/>
          <w:r w:rsidRPr="005B4050">
            <w:rPr>
              <w:i/>
            </w:rPr>
            <w:t>Machine</w:t>
          </w:r>
          <w:proofErr w:type="spellEnd"/>
          <w:r w:rsidRPr="005B4050">
            <w:rPr>
              <w:i/>
            </w:rPr>
            <w:t xml:space="preserve"> Learning Research</w:t>
          </w:r>
          <w:r w:rsidRPr="005B4050">
            <w:t xml:space="preserve">, </w:t>
          </w:r>
          <w:r w:rsidRPr="005B4050">
            <w:rPr>
              <w:i/>
            </w:rPr>
            <w:t>3</w:t>
          </w:r>
          <w:r w:rsidRPr="005B4050">
            <w:t xml:space="preserve">, 1157–1182. </w:t>
          </w:r>
          <w:proofErr w:type="spellStart"/>
          <w:r w:rsidRPr="005B4050">
            <w:t>Retrieved</w:t>
          </w:r>
          <w:proofErr w:type="spellEnd"/>
          <w:r w:rsidRPr="005B4050">
            <w:t xml:space="preserve"> </w:t>
          </w:r>
          <w:proofErr w:type="spellStart"/>
          <w:r w:rsidRPr="005B4050">
            <w:t>from</w:t>
          </w:r>
          <w:proofErr w:type="spellEnd"/>
          <w:r w:rsidRPr="005B4050">
            <w:t xml:space="preserve"> https://dl.acm.org/citation.cfm?id=944968</w:t>
          </w:r>
        </w:p>
        <w:p w14:paraId="2B3B8EA7" w14:textId="77777777" w:rsidR="005B4050" w:rsidRDefault="005B4050" w:rsidP="005B4050">
          <w:pPr>
            <w:pStyle w:val="CitaviBibliographyEntry"/>
          </w:pPr>
          <w:bookmarkStart w:id="52" w:name="_CTVL001a982f3951f074645881e611ef60e9cb6"/>
          <w:r>
            <w:t xml:space="preserve">Hastie, T., </w:t>
          </w:r>
          <w:proofErr w:type="spellStart"/>
          <w:r>
            <w:t>Tibshirani</w:t>
          </w:r>
          <w:proofErr w:type="spellEnd"/>
          <w:r>
            <w:t xml:space="preserve">, R., &amp; Friedman, J. H. (2017). </w:t>
          </w:r>
          <w:bookmarkEnd w:id="52"/>
          <w:r w:rsidRPr="005B4050">
            <w:rPr>
              <w:i/>
            </w:rPr>
            <w:t xml:space="preserve">The </w:t>
          </w:r>
          <w:proofErr w:type="spellStart"/>
          <w:r w:rsidRPr="005B4050">
            <w:rPr>
              <w:i/>
            </w:rPr>
            <w:t>elements</w:t>
          </w:r>
          <w:proofErr w:type="spellEnd"/>
          <w:r w:rsidRPr="005B4050">
            <w:rPr>
              <w:i/>
            </w:rPr>
            <w:t xml:space="preserve"> </w:t>
          </w:r>
          <w:proofErr w:type="spellStart"/>
          <w:r w:rsidRPr="005B4050">
            <w:rPr>
              <w:i/>
            </w:rPr>
            <w:t>of</w:t>
          </w:r>
          <w:proofErr w:type="spellEnd"/>
          <w:r w:rsidRPr="005B4050">
            <w:rPr>
              <w:i/>
            </w:rPr>
            <w:t xml:space="preserve"> </w:t>
          </w:r>
          <w:proofErr w:type="spellStart"/>
          <w:r w:rsidRPr="005B4050">
            <w:rPr>
              <w:i/>
            </w:rPr>
            <w:t>statistical</w:t>
          </w:r>
          <w:proofErr w:type="spellEnd"/>
          <w:r w:rsidRPr="005B4050">
            <w:rPr>
              <w:i/>
            </w:rPr>
            <w:t xml:space="preserve"> </w:t>
          </w:r>
          <w:proofErr w:type="spellStart"/>
          <w:r w:rsidRPr="005B4050">
            <w:rPr>
              <w:i/>
            </w:rPr>
            <w:t>learning</w:t>
          </w:r>
          <w:proofErr w:type="spellEnd"/>
          <w:r w:rsidRPr="005B4050">
            <w:rPr>
              <w:i/>
            </w:rPr>
            <w:t xml:space="preserve">: Data </w:t>
          </w:r>
          <w:proofErr w:type="spellStart"/>
          <w:r w:rsidRPr="005B4050">
            <w:rPr>
              <w:i/>
            </w:rPr>
            <w:t>mining</w:t>
          </w:r>
          <w:proofErr w:type="spellEnd"/>
          <w:r w:rsidRPr="005B4050">
            <w:rPr>
              <w:i/>
            </w:rPr>
            <w:t xml:space="preserve">, </w:t>
          </w:r>
          <w:proofErr w:type="spellStart"/>
          <w:r w:rsidRPr="005B4050">
            <w:rPr>
              <w:i/>
            </w:rPr>
            <w:t>inference</w:t>
          </w:r>
          <w:proofErr w:type="spellEnd"/>
          <w:r w:rsidRPr="005B4050">
            <w:rPr>
              <w:i/>
            </w:rPr>
            <w:t xml:space="preserve">, and </w:t>
          </w:r>
          <w:proofErr w:type="spellStart"/>
          <w:r w:rsidRPr="005B4050">
            <w:rPr>
              <w:i/>
            </w:rPr>
            <w:t>prediction</w:t>
          </w:r>
          <w:proofErr w:type="spellEnd"/>
          <w:r w:rsidRPr="005B4050">
            <w:rPr>
              <w:i/>
            </w:rPr>
            <w:t xml:space="preserve"> </w:t>
          </w:r>
          <w:r w:rsidRPr="005B4050">
            <w:t xml:space="preserve">(Second </w:t>
          </w:r>
          <w:proofErr w:type="spellStart"/>
          <w:r w:rsidRPr="005B4050">
            <w:t>edition</w:t>
          </w:r>
          <w:proofErr w:type="spellEnd"/>
          <w:r w:rsidRPr="005B4050">
            <w:t xml:space="preserve">, </w:t>
          </w:r>
          <w:proofErr w:type="spellStart"/>
          <w:r w:rsidRPr="005B4050">
            <w:t>corrected</w:t>
          </w:r>
          <w:proofErr w:type="spellEnd"/>
          <w:r w:rsidRPr="005B4050">
            <w:t xml:space="preserve"> at 12th </w:t>
          </w:r>
          <w:proofErr w:type="spellStart"/>
          <w:r w:rsidRPr="005B4050">
            <w:t>printing</w:t>
          </w:r>
          <w:proofErr w:type="spellEnd"/>
          <w:r w:rsidRPr="005B4050">
            <w:t xml:space="preserve"> 2017). </w:t>
          </w:r>
          <w:r w:rsidRPr="005B4050">
            <w:rPr>
              <w:i/>
            </w:rPr>
            <w:t xml:space="preserve">Springer </w:t>
          </w:r>
          <w:proofErr w:type="spellStart"/>
          <w:r w:rsidRPr="005B4050">
            <w:rPr>
              <w:i/>
            </w:rPr>
            <w:t>series</w:t>
          </w:r>
          <w:proofErr w:type="spellEnd"/>
          <w:r w:rsidRPr="005B4050">
            <w:rPr>
              <w:i/>
            </w:rPr>
            <w:t xml:space="preserve"> in </w:t>
          </w:r>
          <w:proofErr w:type="spellStart"/>
          <w:r w:rsidRPr="005B4050">
            <w:rPr>
              <w:i/>
            </w:rPr>
            <w:t>statistics</w:t>
          </w:r>
          <w:proofErr w:type="spellEnd"/>
          <w:r w:rsidRPr="005B4050">
            <w:t>. New York, NY: Springer.</w:t>
          </w:r>
        </w:p>
        <w:p w14:paraId="6158F21F" w14:textId="77777777" w:rsidR="005B4050" w:rsidRDefault="005B4050" w:rsidP="005B4050">
          <w:pPr>
            <w:pStyle w:val="CitaviBibliographyEntry"/>
          </w:pPr>
          <w:bookmarkStart w:id="53" w:name="_CTVL0012ba2f604f74842bbaca2d4c5c2c2e6dc"/>
          <w:proofErr w:type="spellStart"/>
          <w:r>
            <w:t>Hoerl</w:t>
          </w:r>
          <w:proofErr w:type="spellEnd"/>
          <w:r>
            <w:t xml:space="preserve">, A. E., &amp; </w:t>
          </w:r>
          <w:proofErr w:type="spellStart"/>
          <w:r>
            <w:t>Kennard</w:t>
          </w:r>
          <w:proofErr w:type="spellEnd"/>
          <w:r>
            <w:t xml:space="preserve">, R. W. (1970). Ridge Regression: </w:t>
          </w:r>
          <w:proofErr w:type="spellStart"/>
          <w:r>
            <w:t>Applications</w:t>
          </w:r>
          <w:proofErr w:type="spellEnd"/>
          <w:r>
            <w:t xml:space="preserve"> </w:t>
          </w:r>
          <w:proofErr w:type="spellStart"/>
          <w:r>
            <w:t>to</w:t>
          </w:r>
          <w:proofErr w:type="spellEnd"/>
          <w:r>
            <w:t xml:space="preserve"> </w:t>
          </w:r>
          <w:proofErr w:type="spellStart"/>
          <w:r>
            <w:t>Nonorthogonal</w:t>
          </w:r>
          <w:proofErr w:type="spellEnd"/>
          <w:r>
            <w:t xml:space="preserve"> Problems. </w:t>
          </w:r>
          <w:bookmarkEnd w:id="53"/>
          <w:proofErr w:type="spellStart"/>
          <w:r w:rsidRPr="005B4050">
            <w:rPr>
              <w:i/>
            </w:rPr>
            <w:t>Technometrics</w:t>
          </w:r>
          <w:proofErr w:type="spellEnd"/>
          <w:r w:rsidRPr="005B4050">
            <w:t xml:space="preserve">, </w:t>
          </w:r>
          <w:r w:rsidRPr="005B4050">
            <w:rPr>
              <w:i/>
            </w:rPr>
            <w:t>12</w:t>
          </w:r>
          <w:r w:rsidRPr="005B4050">
            <w:t>(1), 69–82. https://doi.org/10.1080/00401706.1970.10488635</w:t>
          </w:r>
        </w:p>
        <w:p w14:paraId="39466A8A" w14:textId="77777777" w:rsidR="005B4050" w:rsidRDefault="005B4050" w:rsidP="005B4050">
          <w:pPr>
            <w:pStyle w:val="CitaviBibliographyEntry"/>
          </w:pPr>
          <w:bookmarkStart w:id="54" w:name="_CTVL00182b79ec16644443fac710f8ec9e4da51"/>
          <w:proofErr w:type="spellStart"/>
          <w:r>
            <w:t>Huijskens</w:t>
          </w:r>
          <w:proofErr w:type="spellEnd"/>
          <w:r>
            <w:t xml:space="preserve">, T. (2018). </w:t>
          </w:r>
          <w:bookmarkEnd w:id="54"/>
          <w:proofErr w:type="spellStart"/>
          <w:r w:rsidRPr="005B4050">
            <w:rPr>
              <w:i/>
            </w:rPr>
            <w:t>Why</w:t>
          </w:r>
          <w:proofErr w:type="spellEnd"/>
          <w:r w:rsidRPr="005B4050">
            <w:rPr>
              <w:i/>
            </w:rPr>
            <w:t xml:space="preserve"> </w:t>
          </w:r>
          <w:proofErr w:type="spellStart"/>
          <w:r w:rsidRPr="005B4050">
            <w:rPr>
              <w:i/>
            </w:rPr>
            <w:t>giving</w:t>
          </w:r>
          <w:proofErr w:type="spellEnd"/>
          <w:r w:rsidRPr="005B4050">
            <w:rPr>
              <w:i/>
            </w:rPr>
            <w:t xml:space="preserve"> </w:t>
          </w:r>
          <w:proofErr w:type="spellStart"/>
          <w:r w:rsidRPr="005B4050">
            <w:rPr>
              <w:i/>
            </w:rPr>
            <w:t>your</w:t>
          </w:r>
          <w:proofErr w:type="spellEnd"/>
          <w:r w:rsidRPr="005B4050">
            <w:rPr>
              <w:i/>
            </w:rPr>
            <w:t xml:space="preserve"> </w:t>
          </w:r>
          <w:proofErr w:type="spellStart"/>
          <w:r w:rsidRPr="005B4050">
            <w:rPr>
              <w:i/>
            </w:rPr>
            <w:t>algorithm</w:t>
          </w:r>
          <w:proofErr w:type="spellEnd"/>
          <w:r w:rsidRPr="005B4050">
            <w:rPr>
              <w:i/>
            </w:rPr>
            <w:t xml:space="preserve"> ALL THE FEATURES </w:t>
          </w:r>
          <w:proofErr w:type="spellStart"/>
          <w:r w:rsidRPr="005B4050">
            <w:rPr>
              <w:i/>
            </w:rPr>
            <w:t>does</w:t>
          </w:r>
          <w:proofErr w:type="spellEnd"/>
          <w:r w:rsidRPr="005B4050">
            <w:rPr>
              <w:i/>
            </w:rPr>
            <w:t xml:space="preserve"> not </w:t>
          </w:r>
          <w:proofErr w:type="spellStart"/>
          <w:r w:rsidRPr="005B4050">
            <w:rPr>
              <w:i/>
            </w:rPr>
            <w:t>always</w:t>
          </w:r>
          <w:proofErr w:type="spellEnd"/>
          <w:r w:rsidRPr="005B4050">
            <w:rPr>
              <w:i/>
            </w:rPr>
            <w:t xml:space="preserve"> </w:t>
          </w:r>
          <w:proofErr w:type="spellStart"/>
          <w:r w:rsidRPr="005B4050">
            <w:rPr>
              <w:i/>
            </w:rPr>
            <w:t>work</w:t>
          </w:r>
          <w:proofErr w:type="spellEnd"/>
          <w:r w:rsidRPr="005B4050">
            <w:rPr>
              <w:i/>
            </w:rPr>
            <w:t xml:space="preserve">. </w:t>
          </w:r>
          <w:proofErr w:type="spellStart"/>
          <w:r w:rsidRPr="005B4050">
            <w:t>PyData</w:t>
          </w:r>
          <w:proofErr w:type="spellEnd"/>
          <w:r w:rsidRPr="005B4050">
            <w:t xml:space="preserve">, London. </w:t>
          </w:r>
          <w:proofErr w:type="spellStart"/>
          <w:r w:rsidRPr="005B4050">
            <w:t>Retrieved</w:t>
          </w:r>
          <w:proofErr w:type="spellEnd"/>
          <w:r w:rsidRPr="005B4050">
            <w:t xml:space="preserve"> </w:t>
          </w:r>
          <w:proofErr w:type="spellStart"/>
          <w:r w:rsidRPr="005B4050">
            <w:t>from</w:t>
          </w:r>
          <w:proofErr w:type="spellEnd"/>
          <w:r w:rsidRPr="005B4050">
            <w:t xml:space="preserve"> https://www.youtube.com/watch?v=JsArBz46_3s&amp;t=1848s</w:t>
          </w:r>
        </w:p>
        <w:p w14:paraId="765EA669" w14:textId="77777777" w:rsidR="005B4050" w:rsidRDefault="005B4050" w:rsidP="005B4050">
          <w:pPr>
            <w:pStyle w:val="CitaviBibliographyEntry"/>
          </w:pPr>
          <w:bookmarkStart w:id="55" w:name="_CTVL001e1c714ba6cad493e8af7dad6d4ab2b85"/>
          <w:r>
            <w:t xml:space="preserve">James, G., Witten, D., Hastie, T., &amp; </w:t>
          </w:r>
          <w:proofErr w:type="spellStart"/>
          <w:r>
            <w:t>Tibshirani</w:t>
          </w:r>
          <w:proofErr w:type="spellEnd"/>
          <w:r>
            <w:t xml:space="preserve">, R. (2017). </w:t>
          </w:r>
          <w:bookmarkEnd w:id="55"/>
          <w:r w:rsidRPr="005B4050">
            <w:rPr>
              <w:i/>
            </w:rPr>
            <w:t xml:space="preserve">An </w:t>
          </w:r>
          <w:proofErr w:type="spellStart"/>
          <w:r w:rsidRPr="005B4050">
            <w:rPr>
              <w:i/>
            </w:rPr>
            <w:t>introduction</w:t>
          </w:r>
          <w:proofErr w:type="spellEnd"/>
          <w:r w:rsidRPr="005B4050">
            <w:rPr>
              <w:i/>
            </w:rPr>
            <w:t xml:space="preserve"> </w:t>
          </w:r>
          <w:proofErr w:type="spellStart"/>
          <w:r w:rsidRPr="005B4050">
            <w:rPr>
              <w:i/>
            </w:rPr>
            <w:t>to</w:t>
          </w:r>
          <w:proofErr w:type="spellEnd"/>
          <w:r w:rsidRPr="005B4050">
            <w:rPr>
              <w:i/>
            </w:rPr>
            <w:t xml:space="preserve"> </w:t>
          </w:r>
          <w:proofErr w:type="spellStart"/>
          <w:r w:rsidRPr="005B4050">
            <w:rPr>
              <w:i/>
            </w:rPr>
            <w:t>statistical</w:t>
          </w:r>
          <w:proofErr w:type="spellEnd"/>
          <w:r w:rsidRPr="005B4050">
            <w:rPr>
              <w:i/>
            </w:rPr>
            <w:t xml:space="preserve"> </w:t>
          </w:r>
          <w:proofErr w:type="spellStart"/>
          <w:r w:rsidRPr="005B4050">
            <w:rPr>
              <w:i/>
            </w:rPr>
            <w:t>learning</w:t>
          </w:r>
          <w:proofErr w:type="spellEnd"/>
          <w:r w:rsidRPr="005B4050">
            <w:rPr>
              <w:i/>
            </w:rPr>
            <w:t xml:space="preserve">: </w:t>
          </w:r>
          <w:proofErr w:type="spellStart"/>
          <w:r w:rsidRPr="005B4050">
            <w:rPr>
              <w:i/>
            </w:rPr>
            <w:t>With</w:t>
          </w:r>
          <w:proofErr w:type="spellEnd"/>
          <w:r w:rsidRPr="005B4050">
            <w:rPr>
              <w:i/>
            </w:rPr>
            <w:t xml:space="preserve"> </w:t>
          </w:r>
          <w:proofErr w:type="spellStart"/>
          <w:r w:rsidRPr="005B4050">
            <w:rPr>
              <w:i/>
            </w:rPr>
            <w:t>applications</w:t>
          </w:r>
          <w:proofErr w:type="spellEnd"/>
          <w:r w:rsidRPr="005B4050">
            <w:rPr>
              <w:i/>
            </w:rPr>
            <w:t xml:space="preserve"> in R </w:t>
          </w:r>
          <w:r w:rsidRPr="005B4050">
            <w:t>(</w:t>
          </w:r>
          <w:proofErr w:type="spellStart"/>
          <w:r w:rsidRPr="005B4050">
            <w:t>Corrected</w:t>
          </w:r>
          <w:proofErr w:type="spellEnd"/>
          <w:r w:rsidRPr="005B4050">
            <w:t xml:space="preserve"> at 8th </w:t>
          </w:r>
          <w:proofErr w:type="spellStart"/>
          <w:r w:rsidRPr="005B4050">
            <w:t>printing</w:t>
          </w:r>
          <w:proofErr w:type="spellEnd"/>
          <w:r w:rsidRPr="005B4050">
            <w:t xml:space="preserve">). </w:t>
          </w:r>
          <w:r w:rsidRPr="005B4050">
            <w:rPr>
              <w:i/>
            </w:rPr>
            <w:t xml:space="preserve">Springer </w:t>
          </w:r>
          <w:proofErr w:type="spellStart"/>
          <w:r w:rsidRPr="005B4050">
            <w:rPr>
              <w:i/>
            </w:rPr>
            <w:t>texts</w:t>
          </w:r>
          <w:proofErr w:type="spellEnd"/>
          <w:r w:rsidRPr="005B4050">
            <w:rPr>
              <w:i/>
            </w:rPr>
            <w:t xml:space="preserve"> in </w:t>
          </w:r>
          <w:proofErr w:type="spellStart"/>
          <w:r w:rsidRPr="005B4050">
            <w:rPr>
              <w:i/>
            </w:rPr>
            <w:t>statistics</w:t>
          </w:r>
          <w:proofErr w:type="spellEnd"/>
          <w:r w:rsidRPr="005B4050">
            <w:t>. New York, Heidelberg, Dordrecht, London: Springer.</w:t>
          </w:r>
        </w:p>
        <w:p w14:paraId="4717BF4F" w14:textId="77777777" w:rsidR="005B4050" w:rsidRDefault="005B4050" w:rsidP="005B4050">
          <w:pPr>
            <w:pStyle w:val="CitaviBibliographyEntry"/>
          </w:pPr>
          <w:bookmarkStart w:id="56" w:name="_CTVL00121b3be638908411a8a8654165cb33a6d"/>
          <w:proofErr w:type="spellStart"/>
          <w:r>
            <w:lastRenderedPageBreak/>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241395E3" w14:textId="77777777" w:rsidR="005B4050" w:rsidRDefault="005B4050" w:rsidP="005B4050">
          <w:pPr>
            <w:pStyle w:val="CitaviBibliographyEntry"/>
          </w:pPr>
          <w:bookmarkStart w:id="57" w:name="_CTVL001912f54ca7f93463982e4bc780c40fcd8"/>
          <w:bookmarkEnd w:id="56"/>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0DBB93DE" w14:textId="77777777" w:rsidR="005B4050" w:rsidRDefault="005B4050" w:rsidP="005B4050">
          <w:pPr>
            <w:pStyle w:val="CitaviBibliographyEntry"/>
          </w:pPr>
          <w:bookmarkStart w:id="58" w:name="_CTVL0011100d2c508e347ceb7aff47246915b72"/>
          <w:bookmarkEnd w:id="57"/>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1CE42D98" w14:textId="77777777" w:rsidR="005B4050" w:rsidRDefault="005B4050" w:rsidP="005B4050">
          <w:pPr>
            <w:pStyle w:val="CitaviBibliographyEntry"/>
          </w:pPr>
          <w:bookmarkStart w:id="59" w:name="_CTVL001cbdb971972bd4f6581cddf23d50f51fe"/>
          <w:bookmarkEnd w:id="58"/>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59"/>
          <w:r w:rsidRPr="005B4050">
            <w:rPr>
              <w:i/>
            </w:rPr>
            <w:t xml:space="preserve">Journal </w:t>
          </w:r>
          <w:proofErr w:type="spellStart"/>
          <w:r w:rsidRPr="005B4050">
            <w:rPr>
              <w:i/>
            </w:rPr>
            <w:t>of</w:t>
          </w:r>
          <w:proofErr w:type="spellEnd"/>
          <w:r w:rsidRPr="005B4050">
            <w:rPr>
              <w:i/>
            </w:rPr>
            <w:t xml:space="preserve"> Systems Integration</w:t>
          </w:r>
          <w:r w:rsidRPr="005B4050">
            <w:t xml:space="preserve">, </w:t>
          </w:r>
          <w:r w:rsidRPr="005B4050">
            <w:rPr>
              <w:i/>
            </w:rPr>
            <w:t>5</w:t>
          </w:r>
          <w:r w:rsidRPr="005B4050">
            <w:t xml:space="preserve">(1), 42–51. </w:t>
          </w:r>
          <w:proofErr w:type="spellStart"/>
          <w:r w:rsidRPr="005B4050">
            <w:t>Retrieved</w:t>
          </w:r>
          <w:proofErr w:type="spellEnd"/>
          <w:r w:rsidRPr="005B4050">
            <w:t xml:space="preserve"> </w:t>
          </w:r>
          <w:proofErr w:type="spellStart"/>
          <w:r w:rsidRPr="005B4050">
            <w:t>from</w:t>
          </w:r>
          <w:proofErr w:type="spellEnd"/>
          <w:r w:rsidRPr="005B4050">
            <w:t xml:space="preserve"> http://si-journal.org/index.php/JSI/article/viewFile/178/255</w:t>
          </w:r>
        </w:p>
        <w:p w14:paraId="04212A25" w14:textId="77777777" w:rsidR="005B4050" w:rsidRDefault="005B4050" w:rsidP="005B4050">
          <w:pPr>
            <w:pStyle w:val="CitaviBibliographyEntry"/>
          </w:pPr>
          <w:bookmarkStart w:id="60"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3805D967" w14:textId="77777777" w:rsidR="005B4050" w:rsidRDefault="005B4050" w:rsidP="005B4050">
          <w:pPr>
            <w:pStyle w:val="CitaviBibliographyEntry"/>
          </w:pPr>
          <w:bookmarkStart w:id="61" w:name="_CTVL0019568f156f093493293e098e2c960f08e"/>
          <w:bookmarkEnd w:id="60"/>
          <w:r>
            <w:t xml:space="preserve">Mansfield, E. R., &amp; Helms, B. P. (1982). </w:t>
          </w:r>
          <w:proofErr w:type="spellStart"/>
          <w:r>
            <w:t>Detecting</w:t>
          </w:r>
          <w:proofErr w:type="spellEnd"/>
          <w:r>
            <w:t xml:space="preserve"> </w:t>
          </w:r>
          <w:proofErr w:type="spellStart"/>
          <w:r>
            <w:t>Multicollinearity</w:t>
          </w:r>
          <w:proofErr w:type="spellEnd"/>
          <w:r>
            <w:t xml:space="preserve">. </w:t>
          </w:r>
          <w:bookmarkEnd w:id="61"/>
          <w:r w:rsidRPr="005B4050">
            <w:rPr>
              <w:i/>
            </w:rPr>
            <w:t xml:space="preserve">The American </w:t>
          </w:r>
          <w:proofErr w:type="spellStart"/>
          <w:r w:rsidRPr="005B4050">
            <w:rPr>
              <w:i/>
            </w:rPr>
            <w:t>Statistician</w:t>
          </w:r>
          <w:proofErr w:type="spellEnd"/>
          <w:r w:rsidRPr="005B4050">
            <w:t xml:space="preserve">, </w:t>
          </w:r>
          <w:r w:rsidRPr="005B4050">
            <w:rPr>
              <w:i/>
            </w:rPr>
            <w:t>36</w:t>
          </w:r>
          <w:r w:rsidRPr="005B4050">
            <w:t>(3), 158. https://doi.org/10.2307/2683167</w:t>
          </w:r>
        </w:p>
        <w:p w14:paraId="7CEE5E90" w14:textId="77777777" w:rsidR="005B4050" w:rsidRDefault="005B4050" w:rsidP="005B4050">
          <w:pPr>
            <w:pStyle w:val="CitaviBibliographyEntry"/>
          </w:pPr>
          <w:bookmarkStart w:id="62" w:name="_CTVL001952f7d6e116a4cf9a3e9fe6f1b41aee2"/>
          <w:r>
            <w:t xml:space="preserve">Marr, B. (2016). </w:t>
          </w:r>
          <w:bookmarkEnd w:id="62"/>
          <w:r w:rsidRPr="005B4050">
            <w:rPr>
              <w:i/>
            </w:rPr>
            <w:t xml:space="preserve">Big </w:t>
          </w:r>
          <w:proofErr w:type="spellStart"/>
          <w:r w:rsidRPr="005B4050">
            <w:rPr>
              <w:i/>
            </w:rPr>
            <w:t>data</w:t>
          </w:r>
          <w:proofErr w:type="spellEnd"/>
          <w:r w:rsidRPr="005B4050">
            <w:rPr>
              <w:i/>
            </w:rPr>
            <w:t xml:space="preserve"> in </w:t>
          </w:r>
          <w:proofErr w:type="spellStart"/>
          <w:r w:rsidRPr="005B4050">
            <w:rPr>
              <w:i/>
            </w:rPr>
            <w:t>practice</w:t>
          </w:r>
          <w:proofErr w:type="spellEnd"/>
          <w:r w:rsidRPr="005B4050">
            <w:rPr>
              <w:i/>
            </w:rPr>
            <w:t xml:space="preserve">: </w:t>
          </w:r>
          <w:proofErr w:type="spellStart"/>
          <w:r w:rsidRPr="005B4050">
            <w:rPr>
              <w:i/>
            </w:rPr>
            <w:t>How</w:t>
          </w:r>
          <w:proofErr w:type="spellEnd"/>
          <w:r w:rsidRPr="005B4050">
            <w:rPr>
              <w:i/>
            </w:rPr>
            <w:t xml:space="preserve"> 45 </w:t>
          </w:r>
          <w:proofErr w:type="spellStart"/>
          <w:r w:rsidRPr="005B4050">
            <w:rPr>
              <w:i/>
            </w:rPr>
            <w:t>successful</w:t>
          </w:r>
          <w:proofErr w:type="spellEnd"/>
          <w:r w:rsidRPr="005B4050">
            <w:rPr>
              <w:i/>
            </w:rPr>
            <w:t xml:space="preserve"> </w:t>
          </w:r>
          <w:proofErr w:type="spellStart"/>
          <w:r w:rsidRPr="005B4050">
            <w:rPr>
              <w:i/>
            </w:rPr>
            <w:t>companies</w:t>
          </w:r>
          <w:proofErr w:type="spellEnd"/>
          <w:r w:rsidRPr="005B4050">
            <w:rPr>
              <w:i/>
            </w:rPr>
            <w:t xml:space="preserve"> </w:t>
          </w:r>
          <w:proofErr w:type="spellStart"/>
          <w:r w:rsidRPr="005B4050">
            <w:rPr>
              <w:i/>
            </w:rPr>
            <w:t>used</w:t>
          </w:r>
          <w:proofErr w:type="spellEnd"/>
          <w:r w:rsidRPr="005B4050">
            <w:rPr>
              <w:i/>
            </w:rPr>
            <w:t xml:space="preserve"> </w:t>
          </w:r>
          <w:proofErr w:type="spellStart"/>
          <w:r w:rsidRPr="005B4050">
            <w:rPr>
              <w:i/>
            </w:rPr>
            <w:t>big</w:t>
          </w:r>
          <w:proofErr w:type="spellEnd"/>
          <w:r w:rsidRPr="005B4050">
            <w:rPr>
              <w:i/>
            </w:rPr>
            <w:t xml:space="preserve"> </w:t>
          </w:r>
          <w:proofErr w:type="spellStart"/>
          <w:r w:rsidRPr="005B4050">
            <w:rPr>
              <w:i/>
            </w:rPr>
            <w:t>data</w:t>
          </w:r>
          <w:proofErr w:type="spellEnd"/>
          <w:r w:rsidRPr="005B4050">
            <w:rPr>
              <w:i/>
            </w:rPr>
            <w:t xml:space="preserve"> </w:t>
          </w:r>
          <w:proofErr w:type="spellStart"/>
          <w:r w:rsidRPr="005B4050">
            <w:rPr>
              <w:i/>
            </w:rPr>
            <w:t>analytics</w:t>
          </w:r>
          <w:proofErr w:type="spellEnd"/>
          <w:r w:rsidRPr="005B4050">
            <w:rPr>
              <w:i/>
            </w:rPr>
            <w:t xml:space="preserve"> </w:t>
          </w:r>
          <w:proofErr w:type="spellStart"/>
          <w:r w:rsidRPr="005B4050">
            <w:rPr>
              <w:i/>
            </w:rPr>
            <w:t>to</w:t>
          </w:r>
          <w:proofErr w:type="spellEnd"/>
          <w:r w:rsidRPr="005B4050">
            <w:rPr>
              <w:i/>
            </w:rPr>
            <w:t xml:space="preserve"> </w:t>
          </w:r>
          <w:proofErr w:type="spellStart"/>
          <w:r w:rsidRPr="005B4050">
            <w:rPr>
              <w:i/>
            </w:rPr>
            <w:t>deliver</w:t>
          </w:r>
          <w:proofErr w:type="spellEnd"/>
          <w:r w:rsidRPr="005B4050">
            <w:rPr>
              <w:i/>
            </w:rPr>
            <w:t xml:space="preserve"> </w:t>
          </w:r>
          <w:proofErr w:type="spellStart"/>
          <w:r w:rsidRPr="005B4050">
            <w:rPr>
              <w:i/>
            </w:rPr>
            <w:t>extraordinary</w:t>
          </w:r>
          <w:proofErr w:type="spellEnd"/>
          <w:r w:rsidRPr="005B4050">
            <w:rPr>
              <w:i/>
            </w:rPr>
            <w:t xml:space="preserve"> </w:t>
          </w:r>
          <w:proofErr w:type="spellStart"/>
          <w:r w:rsidRPr="005B4050">
            <w:rPr>
              <w:i/>
            </w:rPr>
            <w:t>results</w:t>
          </w:r>
          <w:proofErr w:type="spellEnd"/>
          <w:r w:rsidRPr="005B4050">
            <w:t>. Chichester, West Sussex: Wiley.</w:t>
          </w:r>
        </w:p>
        <w:p w14:paraId="0CE03743" w14:textId="77777777" w:rsidR="005B4050" w:rsidRDefault="005B4050" w:rsidP="005B4050">
          <w:pPr>
            <w:pStyle w:val="CitaviBibliographyEntry"/>
          </w:pPr>
          <w:bookmarkStart w:id="63" w:name="_CTVL001f4ee9df623c54af5a6fdc6f22bb32d07"/>
          <w:proofErr w:type="spellStart"/>
          <w:r>
            <w:t>Melkumova</w:t>
          </w:r>
          <w:proofErr w:type="spellEnd"/>
          <w:r>
            <w:t xml:space="preserve">, L. E., &amp; </w:t>
          </w:r>
          <w:proofErr w:type="spellStart"/>
          <w:r>
            <w:t>Shatskikh</w:t>
          </w:r>
          <w:proofErr w:type="spellEnd"/>
          <w:r>
            <w:t xml:space="preserve">, S.Y. (2017). </w:t>
          </w:r>
          <w:proofErr w:type="spellStart"/>
          <w:r>
            <w:t>Comparing</w:t>
          </w:r>
          <w:proofErr w:type="spellEnd"/>
          <w:r>
            <w:t xml:space="preserve"> Ridge and LASSO </w:t>
          </w:r>
          <w:proofErr w:type="spellStart"/>
          <w:r>
            <w:t>estimator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bookmarkEnd w:id="63"/>
          <w:proofErr w:type="spellStart"/>
          <w:r w:rsidRPr="005B4050">
            <w:rPr>
              <w:i/>
            </w:rPr>
            <w:t>Procedia</w:t>
          </w:r>
          <w:proofErr w:type="spellEnd"/>
          <w:r w:rsidRPr="005B4050">
            <w:rPr>
              <w:i/>
            </w:rPr>
            <w:t xml:space="preserve"> Engineering</w:t>
          </w:r>
          <w:r w:rsidRPr="005B4050">
            <w:t xml:space="preserve">, </w:t>
          </w:r>
          <w:r w:rsidRPr="005B4050">
            <w:rPr>
              <w:i/>
            </w:rPr>
            <w:t>201</w:t>
          </w:r>
          <w:r w:rsidRPr="005B4050">
            <w:t>, 746–755. https://doi.org/10.1016/j.proeng.2017.09.615</w:t>
          </w:r>
        </w:p>
        <w:p w14:paraId="278F7841" w14:textId="77777777" w:rsidR="005B4050" w:rsidRDefault="005B4050" w:rsidP="005B4050">
          <w:pPr>
            <w:pStyle w:val="CitaviBibliographyEntry"/>
          </w:pPr>
          <w:bookmarkStart w:id="64"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64"/>
          <w:proofErr w:type="spellStart"/>
          <w:r w:rsidRPr="005B4050">
            <w:rPr>
              <w:i/>
            </w:rPr>
            <w:t>Practical</w:t>
          </w:r>
          <w:proofErr w:type="spellEnd"/>
          <w:r w:rsidRPr="005B4050">
            <w:rPr>
              <w:i/>
            </w:rPr>
            <w:t xml:space="preserve"> </w:t>
          </w:r>
          <w:proofErr w:type="spellStart"/>
          <w:r w:rsidRPr="005B4050">
            <w:rPr>
              <w:i/>
            </w:rPr>
            <w:t>Machine</w:t>
          </w:r>
          <w:proofErr w:type="spellEnd"/>
          <w:r w:rsidRPr="005B4050">
            <w:rPr>
              <w:i/>
            </w:rPr>
            <w:t xml:space="preserve"> Learning </w:t>
          </w:r>
          <w:proofErr w:type="spellStart"/>
          <w:r w:rsidRPr="005B4050">
            <w:rPr>
              <w:i/>
            </w:rPr>
            <w:t>with</w:t>
          </w:r>
          <w:proofErr w:type="spellEnd"/>
          <w:r w:rsidRPr="005B4050">
            <w:rPr>
              <w:i/>
            </w:rPr>
            <w:t xml:space="preserve"> Python </w:t>
          </w:r>
          <w:r w:rsidRPr="005B4050">
            <w:t xml:space="preserve">(pp. 177–253). Berkeley, CA: </w:t>
          </w:r>
          <w:proofErr w:type="spellStart"/>
          <w:r w:rsidRPr="005B4050">
            <w:t>Apress</w:t>
          </w:r>
          <w:proofErr w:type="spellEnd"/>
          <w:r w:rsidRPr="005B4050">
            <w:t>. https://doi.org/10.1007/978-1-4842-3207-1_4</w:t>
          </w:r>
        </w:p>
        <w:p w14:paraId="61F2209C" w14:textId="77777777" w:rsidR="005B4050" w:rsidRDefault="005B4050" w:rsidP="005B4050">
          <w:pPr>
            <w:pStyle w:val="CitaviBibliographyEntry"/>
          </w:pPr>
          <w:bookmarkStart w:id="65" w:name="_CTVL001381fc2e3ca5f48f885d4f31fa55444ea"/>
          <w:r>
            <w:t xml:space="preserve">Sarkar, D., Bali, R., &amp; Sharma, T. (Eds.). (2018b). </w:t>
          </w:r>
          <w:bookmarkEnd w:id="65"/>
          <w:proofErr w:type="spellStart"/>
          <w:r w:rsidRPr="005B4050">
            <w:rPr>
              <w:i/>
            </w:rPr>
            <w:t>Practical</w:t>
          </w:r>
          <w:proofErr w:type="spellEnd"/>
          <w:r w:rsidRPr="005B4050">
            <w:rPr>
              <w:i/>
            </w:rPr>
            <w:t xml:space="preserve"> </w:t>
          </w:r>
          <w:proofErr w:type="spellStart"/>
          <w:r w:rsidRPr="005B4050">
            <w:rPr>
              <w:i/>
            </w:rPr>
            <w:t>Machine</w:t>
          </w:r>
          <w:proofErr w:type="spellEnd"/>
          <w:r w:rsidRPr="005B4050">
            <w:rPr>
              <w:i/>
            </w:rPr>
            <w:t xml:space="preserve"> Learning </w:t>
          </w:r>
          <w:proofErr w:type="spellStart"/>
          <w:r w:rsidRPr="005B4050">
            <w:rPr>
              <w:i/>
            </w:rPr>
            <w:t>with</w:t>
          </w:r>
          <w:proofErr w:type="spellEnd"/>
          <w:r w:rsidRPr="005B4050">
            <w:rPr>
              <w:i/>
            </w:rPr>
            <w:t xml:space="preserve"> Python</w:t>
          </w:r>
          <w:r w:rsidRPr="005B4050">
            <w:t xml:space="preserve">. Berkeley, CA: </w:t>
          </w:r>
          <w:proofErr w:type="spellStart"/>
          <w:r w:rsidRPr="005B4050">
            <w:t>Apress</w:t>
          </w:r>
          <w:proofErr w:type="spellEnd"/>
          <w:r w:rsidRPr="005B4050">
            <w:t>.</w:t>
          </w:r>
        </w:p>
        <w:p w14:paraId="5BD9715D" w14:textId="77777777" w:rsidR="005B4050" w:rsidRDefault="005B4050" w:rsidP="005B4050">
          <w:pPr>
            <w:pStyle w:val="CitaviBibliographyEntry"/>
          </w:pPr>
          <w:bookmarkStart w:id="66" w:name="_CTVL001dfc5199abb554e0eaf0f38619a0db8f6"/>
          <w:r>
            <w:t xml:space="preserve">Schmid, F., &amp; </w:t>
          </w:r>
          <w:proofErr w:type="spellStart"/>
          <w:r>
            <w:t>Trede</w:t>
          </w:r>
          <w:proofErr w:type="spellEnd"/>
          <w:r>
            <w:t xml:space="preserve">, M. (2006). </w:t>
          </w:r>
          <w:bookmarkEnd w:id="66"/>
          <w:r w:rsidRPr="005B4050">
            <w:rPr>
              <w:i/>
            </w:rPr>
            <w:t>Finanzmarktstatistik</w:t>
          </w:r>
          <w:r w:rsidRPr="005B4050">
            <w:t xml:space="preserve">. Berlin, Heidelberg: Springer-Verlag Berlin Heidelberg. </w:t>
          </w:r>
          <w:proofErr w:type="spellStart"/>
          <w:r w:rsidRPr="005B4050">
            <w:t>Retrieved</w:t>
          </w:r>
          <w:proofErr w:type="spellEnd"/>
          <w:r w:rsidRPr="005B4050">
            <w:t xml:space="preserve"> </w:t>
          </w:r>
          <w:proofErr w:type="spellStart"/>
          <w:r w:rsidRPr="005B4050">
            <w:t>from</w:t>
          </w:r>
          <w:proofErr w:type="spellEnd"/>
          <w:r w:rsidRPr="005B4050">
            <w:t xml:space="preserve"> http://dx.doi.org/10.1007/3-540-29795-2</w:t>
          </w:r>
        </w:p>
        <w:p w14:paraId="48FC868A" w14:textId="77777777" w:rsidR="005B4050" w:rsidRDefault="005B4050" w:rsidP="005B4050">
          <w:pPr>
            <w:pStyle w:val="CitaviBibliographyEntry"/>
          </w:pPr>
          <w:bookmarkStart w:id="67"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223A3D77" w14:textId="77777777" w:rsidR="005B4050" w:rsidRDefault="005B4050" w:rsidP="005B4050">
          <w:pPr>
            <w:pStyle w:val="CitaviBibliographyEntry"/>
          </w:pPr>
          <w:bookmarkStart w:id="68" w:name="_CTVL0011a66254dcb7a4cd88a84ce4f595e5f19"/>
          <w:bookmarkEnd w:id="67"/>
          <w:proofErr w:type="spellStart"/>
          <w:r>
            <w:t>Swamynathan</w:t>
          </w:r>
          <w:proofErr w:type="spellEnd"/>
          <w:r>
            <w:t xml:space="preserve">, M. (2017). </w:t>
          </w:r>
          <w:bookmarkEnd w:id="68"/>
          <w:r w:rsidRPr="005B4050">
            <w:rPr>
              <w:i/>
            </w:rPr>
            <w:t xml:space="preserve">Mastering </w:t>
          </w:r>
          <w:proofErr w:type="spellStart"/>
          <w:r w:rsidRPr="005B4050">
            <w:rPr>
              <w:i/>
            </w:rPr>
            <w:t>Machine</w:t>
          </w:r>
          <w:proofErr w:type="spellEnd"/>
          <w:r w:rsidRPr="005B4050">
            <w:rPr>
              <w:i/>
            </w:rPr>
            <w:t xml:space="preserve"> Learning </w:t>
          </w:r>
          <w:proofErr w:type="spellStart"/>
          <w:r w:rsidRPr="005B4050">
            <w:rPr>
              <w:i/>
            </w:rPr>
            <w:t>with</w:t>
          </w:r>
          <w:proofErr w:type="spellEnd"/>
          <w:r w:rsidRPr="005B4050">
            <w:rPr>
              <w:i/>
            </w:rPr>
            <w:t xml:space="preserve"> Python in Six </w:t>
          </w:r>
          <w:proofErr w:type="spellStart"/>
          <w:r w:rsidRPr="005B4050">
            <w:rPr>
              <w:i/>
            </w:rPr>
            <w:t>Steps</w:t>
          </w:r>
          <w:proofErr w:type="spellEnd"/>
          <w:r w:rsidRPr="005B4050">
            <w:rPr>
              <w:i/>
            </w:rPr>
            <w:t xml:space="preserve">: A </w:t>
          </w:r>
          <w:proofErr w:type="spellStart"/>
          <w:r w:rsidRPr="005B4050">
            <w:rPr>
              <w:i/>
            </w:rPr>
            <w:t>Practical</w:t>
          </w:r>
          <w:proofErr w:type="spellEnd"/>
          <w:r w:rsidRPr="005B4050">
            <w:rPr>
              <w:i/>
            </w:rPr>
            <w:t xml:space="preserve"> Implementation Guide </w:t>
          </w:r>
          <w:proofErr w:type="spellStart"/>
          <w:r w:rsidRPr="005B4050">
            <w:rPr>
              <w:i/>
            </w:rPr>
            <w:t>to</w:t>
          </w:r>
          <w:proofErr w:type="spellEnd"/>
          <w:r w:rsidRPr="005B4050">
            <w:rPr>
              <w:i/>
            </w:rPr>
            <w:t xml:space="preserve"> </w:t>
          </w:r>
          <w:proofErr w:type="spellStart"/>
          <w:r w:rsidRPr="005B4050">
            <w:rPr>
              <w:i/>
            </w:rPr>
            <w:t>Predictive</w:t>
          </w:r>
          <w:proofErr w:type="spellEnd"/>
          <w:r w:rsidRPr="005B4050">
            <w:rPr>
              <w:i/>
            </w:rPr>
            <w:t xml:space="preserve"> Data Analytics </w:t>
          </w:r>
          <w:proofErr w:type="spellStart"/>
          <w:r w:rsidRPr="005B4050">
            <w:rPr>
              <w:i/>
            </w:rPr>
            <w:t>Using</w:t>
          </w:r>
          <w:proofErr w:type="spellEnd"/>
          <w:r w:rsidRPr="005B4050">
            <w:rPr>
              <w:i/>
            </w:rPr>
            <w:t xml:space="preserve"> Python</w:t>
          </w:r>
          <w:r w:rsidRPr="005B4050">
            <w:t xml:space="preserve">. Berkeley, CA: </w:t>
          </w:r>
          <w:proofErr w:type="spellStart"/>
          <w:r w:rsidRPr="005B4050">
            <w:t>Apress</w:t>
          </w:r>
          <w:proofErr w:type="spellEnd"/>
          <w:r w:rsidRPr="005B4050">
            <w:t>; Imprint.</w:t>
          </w:r>
        </w:p>
        <w:p w14:paraId="10C10FCD" w14:textId="2F54B3A8" w:rsidR="00DF713F" w:rsidRDefault="005B4050" w:rsidP="005B4050">
          <w:pPr>
            <w:pStyle w:val="CitaviBibliographyEntry"/>
          </w:pPr>
          <w:bookmarkStart w:id="69" w:name="_CTVL0013400a01f211c48e1b4cc23841567d90a"/>
          <w:r>
            <w:lastRenderedPageBreak/>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69"/>
          <w:r w:rsidR="00DF713F">
            <w:fldChar w:fldCharType="end"/>
          </w:r>
        </w:p>
      </w:sdtContent>
    </w:sdt>
    <w:p w14:paraId="6BC86642" w14:textId="6150C439" w:rsidR="00E96ED7" w:rsidRDefault="00E96ED7" w:rsidP="00E96ED7">
      <w:pPr>
        <w:spacing w:line="259" w:lineRule="auto"/>
      </w:pPr>
      <w:r>
        <w:br w:type="page"/>
      </w:r>
    </w:p>
    <w:p w14:paraId="0207E60B" w14:textId="5DE269DC" w:rsidR="00E96ED7" w:rsidRDefault="00E96ED7" w:rsidP="00E96ED7">
      <w:pPr>
        <w:pStyle w:val="berschrift1"/>
      </w:pPr>
      <w:bookmarkStart w:id="70" w:name="_Toc522957648"/>
      <w:r w:rsidRPr="00E96ED7">
        <w:lastRenderedPageBreak/>
        <w:t>Eidesstattliche Erklärung</w:t>
      </w:r>
      <w:bookmarkEnd w:id="70"/>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0602E0B4"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sidR="001D0ED7">
        <w:rPr>
          <w:noProof/>
        </w:rPr>
        <w:t>26.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9A1B72">
      <w:headerReference w:type="even" r:id="rId25"/>
      <w:headerReference w:type="default" r:id="rId26"/>
      <w:footerReference w:type="even" r:id="rId27"/>
      <w:footerReference w:type="default" r:id="rId28"/>
      <w:headerReference w:type="first" r:id="rId29"/>
      <w:footerReference w:type="first" r:id="rId30"/>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B1DF8" w14:textId="77777777" w:rsidR="00BB5C38" w:rsidRDefault="00BB5C38" w:rsidP="00185ED2">
      <w:pPr>
        <w:spacing w:after="0" w:line="240" w:lineRule="auto"/>
      </w:pPr>
      <w:r>
        <w:separator/>
      </w:r>
    </w:p>
  </w:endnote>
  <w:endnote w:type="continuationSeparator" w:id="0">
    <w:p w14:paraId="75D44CB8" w14:textId="77777777" w:rsidR="00BB5C38" w:rsidRDefault="00BB5C38"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C73DE" w14:textId="77777777" w:rsidR="00145D38" w:rsidRDefault="00145D3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771640" w14:textId="77777777" w:rsidR="00145D38" w:rsidRDefault="00145D3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B4E9" w14:textId="77777777" w:rsidR="00145D38" w:rsidRDefault="00145D3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77D9A" w14:textId="77777777" w:rsidR="00BB5C38" w:rsidRDefault="00BB5C38" w:rsidP="00185ED2">
      <w:pPr>
        <w:spacing w:after="0" w:line="240" w:lineRule="auto"/>
      </w:pPr>
      <w:r>
        <w:separator/>
      </w:r>
    </w:p>
  </w:footnote>
  <w:footnote w:type="continuationSeparator" w:id="0">
    <w:p w14:paraId="639C9220" w14:textId="77777777" w:rsidR="00BB5C38" w:rsidRDefault="00BB5C38" w:rsidP="00185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C69E8" w14:textId="77777777" w:rsidR="00145D38" w:rsidRDefault="00145D3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72EE5" w14:textId="77777777" w:rsidR="00145D38" w:rsidRDefault="00145D3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DD7E" w14:textId="77777777" w:rsidR="00145D38" w:rsidRDefault="00145D3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5C60279E"/>
    <w:multiLevelType w:val="hybridMultilevel"/>
    <w:tmpl w:val="DB248828"/>
    <w:lvl w:ilvl="0" w:tplc="E26251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4D02"/>
    <w:rsid w:val="000076DB"/>
    <w:rsid w:val="00013C32"/>
    <w:rsid w:val="000241F9"/>
    <w:rsid w:val="000250AD"/>
    <w:rsid w:val="00025D86"/>
    <w:rsid w:val="000313D8"/>
    <w:rsid w:val="00034B07"/>
    <w:rsid w:val="00041BC5"/>
    <w:rsid w:val="000542F3"/>
    <w:rsid w:val="00055732"/>
    <w:rsid w:val="00065881"/>
    <w:rsid w:val="00066B4D"/>
    <w:rsid w:val="00070026"/>
    <w:rsid w:val="00072B7B"/>
    <w:rsid w:val="000862F2"/>
    <w:rsid w:val="000901E5"/>
    <w:rsid w:val="00096742"/>
    <w:rsid w:val="00096C5C"/>
    <w:rsid w:val="000A0262"/>
    <w:rsid w:val="000A0513"/>
    <w:rsid w:val="000A7214"/>
    <w:rsid w:val="000B37AD"/>
    <w:rsid w:val="000B45B3"/>
    <w:rsid w:val="000B5B77"/>
    <w:rsid w:val="000B6FC0"/>
    <w:rsid w:val="000C5F77"/>
    <w:rsid w:val="000D1384"/>
    <w:rsid w:val="000D7020"/>
    <w:rsid w:val="000E2163"/>
    <w:rsid w:val="000E5626"/>
    <w:rsid w:val="000E5F8E"/>
    <w:rsid w:val="000F5397"/>
    <w:rsid w:val="000F762F"/>
    <w:rsid w:val="00102DC4"/>
    <w:rsid w:val="001035C2"/>
    <w:rsid w:val="00110D71"/>
    <w:rsid w:val="00114AB7"/>
    <w:rsid w:val="00116731"/>
    <w:rsid w:val="00122A2F"/>
    <w:rsid w:val="00125DC9"/>
    <w:rsid w:val="00132AF4"/>
    <w:rsid w:val="00141135"/>
    <w:rsid w:val="00145D38"/>
    <w:rsid w:val="0014703A"/>
    <w:rsid w:val="00157466"/>
    <w:rsid w:val="00160A22"/>
    <w:rsid w:val="00162953"/>
    <w:rsid w:val="00162F32"/>
    <w:rsid w:val="001662F1"/>
    <w:rsid w:val="00170711"/>
    <w:rsid w:val="00170C34"/>
    <w:rsid w:val="00181E8C"/>
    <w:rsid w:val="0018550C"/>
    <w:rsid w:val="00185ED2"/>
    <w:rsid w:val="00191525"/>
    <w:rsid w:val="00193DF7"/>
    <w:rsid w:val="00197313"/>
    <w:rsid w:val="001B2FB4"/>
    <w:rsid w:val="001C3D9C"/>
    <w:rsid w:val="001D0ED7"/>
    <w:rsid w:val="001D1873"/>
    <w:rsid w:val="001D2F05"/>
    <w:rsid w:val="001E0932"/>
    <w:rsid w:val="001F0F96"/>
    <w:rsid w:val="001F275D"/>
    <w:rsid w:val="001F4585"/>
    <w:rsid w:val="001F4F5F"/>
    <w:rsid w:val="001F6C20"/>
    <w:rsid w:val="002013D7"/>
    <w:rsid w:val="00201820"/>
    <w:rsid w:val="00201B89"/>
    <w:rsid w:val="00203BC1"/>
    <w:rsid w:val="00210AE8"/>
    <w:rsid w:val="00227A29"/>
    <w:rsid w:val="00233DAE"/>
    <w:rsid w:val="00245FA1"/>
    <w:rsid w:val="0025446B"/>
    <w:rsid w:val="00260AA4"/>
    <w:rsid w:val="00261B3A"/>
    <w:rsid w:val="00272D38"/>
    <w:rsid w:val="00272FEE"/>
    <w:rsid w:val="002933E1"/>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6A"/>
    <w:rsid w:val="00305051"/>
    <w:rsid w:val="00310ED8"/>
    <w:rsid w:val="00326908"/>
    <w:rsid w:val="0033156F"/>
    <w:rsid w:val="00333DE3"/>
    <w:rsid w:val="0033489A"/>
    <w:rsid w:val="003413C6"/>
    <w:rsid w:val="00344170"/>
    <w:rsid w:val="003537DC"/>
    <w:rsid w:val="00360C9E"/>
    <w:rsid w:val="0036376D"/>
    <w:rsid w:val="003670AD"/>
    <w:rsid w:val="00374472"/>
    <w:rsid w:val="0037538E"/>
    <w:rsid w:val="00380AE7"/>
    <w:rsid w:val="00381AAD"/>
    <w:rsid w:val="00386D79"/>
    <w:rsid w:val="003A0EA5"/>
    <w:rsid w:val="003A17DB"/>
    <w:rsid w:val="003A40D0"/>
    <w:rsid w:val="003A5DB4"/>
    <w:rsid w:val="003A6843"/>
    <w:rsid w:val="003C1CED"/>
    <w:rsid w:val="003C5076"/>
    <w:rsid w:val="003C731C"/>
    <w:rsid w:val="003D1431"/>
    <w:rsid w:val="003D195B"/>
    <w:rsid w:val="003E221F"/>
    <w:rsid w:val="003E5C04"/>
    <w:rsid w:val="003F26C7"/>
    <w:rsid w:val="003F505E"/>
    <w:rsid w:val="003F5D2B"/>
    <w:rsid w:val="003F60EC"/>
    <w:rsid w:val="00401F08"/>
    <w:rsid w:val="00411F50"/>
    <w:rsid w:val="004220C6"/>
    <w:rsid w:val="0042222D"/>
    <w:rsid w:val="00443E9B"/>
    <w:rsid w:val="00454EDD"/>
    <w:rsid w:val="0045644E"/>
    <w:rsid w:val="00460F9D"/>
    <w:rsid w:val="00464EA2"/>
    <w:rsid w:val="00473743"/>
    <w:rsid w:val="00474A54"/>
    <w:rsid w:val="00475B42"/>
    <w:rsid w:val="00490202"/>
    <w:rsid w:val="00491C7B"/>
    <w:rsid w:val="0049648C"/>
    <w:rsid w:val="004A59E0"/>
    <w:rsid w:val="004B3142"/>
    <w:rsid w:val="004B3B69"/>
    <w:rsid w:val="004B7ED9"/>
    <w:rsid w:val="004C3226"/>
    <w:rsid w:val="004D5407"/>
    <w:rsid w:val="004D570E"/>
    <w:rsid w:val="004D6C63"/>
    <w:rsid w:val="004E12EB"/>
    <w:rsid w:val="004E392D"/>
    <w:rsid w:val="004E3DA1"/>
    <w:rsid w:val="004E4EF3"/>
    <w:rsid w:val="004E56B9"/>
    <w:rsid w:val="004E762D"/>
    <w:rsid w:val="004F6242"/>
    <w:rsid w:val="004F631F"/>
    <w:rsid w:val="004F7A51"/>
    <w:rsid w:val="005030B7"/>
    <w:rsid w:val="00514028"/>
    <w:rsid w:val="00515F40"/>
    <w:rsid w:val="00536D3F"/>
    <w:rsid w:val="005412FE"/>
    <w:rsid w:val="00545531"/>
    <w:rsid w:val="00550733"/>
    <w:rsid w:val="00554E05"/>
    <w:rsid w:val="00557047"/>
    <w:rsid w:val="005578F8"/>
    <w:rsid w:val="0055795C"/>
    <w:rsid w:val="00565395"/>
    <w:rsid w:val="0057154A"/>
    <w:rsid w:val="0057648E"/>
    <w:rsid w:val="00577E5A"/>
    <w:rsid w:val="00590558"/>
    <w:rsid w:val="00592280"/>
    <w:rsid w:val="00592338"/>
    <w:rsid w:val="005931C4"/>
    <w:rsid w:val="005967C3"/>
    <w:rsid w:val="00597365"/>
    <w:rsid w:val="005A0BB4"/>
    <w:rsid w:val="005A5ADE"/>
    <w:rsid w:val="005A5D72"/>
    <w:rsid w:val="005B0469"/>
    <w:rsid w:val="005B38B3"/>
    <w:rsid w:val="005B4050"/>
    <w:rsid w:val="005B5FFE"/>
    <w:rsid w:val="005B7CE8"/>
    <w:rsid w:val="005C08C2"/>
    <w:rsid w:val="005D0BEC"/>
    <w:rsid w:val="005D15B6"/>
    <w:rsid w:val="005D210A"/>
    <w:rsid w:val="005E2980"/>
    <w:rsid w:val="005E3094"/>
    <w:rsid w:val="005E5C52"/>
    <w:rsid w:val="005F3496"/>
    <w:rsid w:val="0060061B"/>
    <w:rsid w:val="00605CA6"/>
    <w:rsid w:val="0060608D"/>
    <w:rsid w:val="006171F5"/>
    <w:rsid w:val="00632413"/>
    <w:rsid w:val="00633EA0"/>
    <w:rsid w:val="00637320"/>
    <w:rsid w:val="006473CB"/>
    <w:rsid w:val="00653C3C"/>
    <w:rsid w:val="00660EC7"/>
    <w:rsid w:val="00662733"/>
    <w:rsid w:val="006648F4"/>
    <w:rsid w:val="00673073"/>
    <w:rsid w:val="00676947"/>
    <w:rsid w:val="0067775F"/>
    <w:rsid w:val="0068144C"/>
    <w:rsid w:val="00683CB6"/>
    <w:rsid w:val="00686E14"/>
    <w:rsid w:val="00692CE6"/>
    <w:rsid w:val="006B1932"/>
    <w:rsid w:val="006B2AA1"/>
    <w:rsid w:val="006B4AFB"/>
    <w:rsid w:val="006C0D31"/>
    <w:rsid w:val="006C3EE2"/>
    <w:rsid w:val="006D0994"/>
    <w:rsid w:val="006D57DD"/>
    <w:rsid w:val="006D7614"/>
    <w:rsid w:val="006F301D"/>
    <w:rsid w:val="006F713C"/>
    <w:rsid w:val="00700441"/>
    <w:rsid w:val="00705C1F"/>
    <w:rsid w:val="00706931"/>
    <w:rsid w:val="007112A8"/>
    <w:rsid w:val="00713108"/>
    <w:rsid w:val="00721D83"/>
    <w:rsid w:val="007252F6"/>
    <w:rsid w:val="00725E6A"/>
    <w:rsid w:val="007263CE"/>
    <w:rsid w:val="00732178"/>
    <w:rsid w:val="00733DA3"/>
    <w:rsid w:val="00740EBD"/>
    <w:rsid w:val="00741BDB"/>
    <w:rsid w:val="00742266"/>
    <w:rsid w:val="00743E38"/>
    <w:rsid w:val="00745FC0"/>
    <w:rsid w:val="00754676"/>
    <w:rsid w:val="00756FA9"/>
    <w:rsid w:val="00762F7D"/>
    <w:rsid w:val="00767A42"/>
    <w:rsid w:val="007741CF"/>
    <w:rsid w:val="00774B16"/>
    <w:rsid w:val="007903FB"/>
    <w:rsid w:val="0079434C"/>
    <w:rsid w:val="00796C58"/>
    <w:rsid w:val="007A0186"/>
    <w:rsid w:val="007B206B"/>
    <w:rsid w:val="007D2B16"/>
    <w:rsid w:val="007D2E46"/>
    <w:rsid w:val="007D4AE3"/>
    <w:rsid w:val="007D70BD"/>
    <w:rsid w:val="007E1AF6"/>
    <w:rsid w:val="007E48E3"/>
    <w:rsid w:val="007F246D"/>
    <w:rsid w:val="007F3E32"/>
    <w:rsid w:val="007F4FA5"/>
    <w:rsid w:val="00802FEE"/>
    <w:rsid w:val="00804BBD"/>
    <w:rsid w:val="00810E7C"/>
    <w:rsid w:val="008120A1"/>
    <w:rsid w:val="00812770"/>
    <w:rsid w:val="00817F3E"/>
    <w:rsid w:val="00821554"/>
    <w:rsid w:val="00835014"/>
    <w:rsid w:val="008411D4"/>
    <w:rsid w:val="00842BF6"/>
    <w:rsid w:val="008467AB"/>
    <w:rsid w:val="008525D8"/>
    <w:rsid w:val="008620EF"/>
    <w:rsid w:val="008644B7"/>
    <w:rsid w:val="00874D98"/>
    <w:rsid w:val="00881365"/>
    <w:rsid w:val="008813B4"/>
    <w:rsid w:val="00882D7C"/>
    <w:rsid w:val="0088567F"/>
    <w:rsid w:val="00887621"/>
    <w:rsid w:val="008878C5"/>
    <w:rsid w:val="00895AA0"/>
    <w:rsid w:val="00896B75"/>
    <w:rsid w:val="008A2D3B"/>
    <w:rsid w:val="008B50B8"/>
    <w:rsid w:val="008C7F51"/>
    <w:rsid w:val="008D01FA"/>
    <w:rsid w:val="008D26FA"/>
    <w:rsid w:val="008F28E4"/>
    <w:rsid w:val="008F349A"/>
    <w:rsid w:val="008F408A"/>
    <w:rsid w:val="008F7D23"/>
    <w:rsid w:val="00904E78"/>
    <w:rsid w:val="009061A2"/>
    <w:rsid w:val="00907EC0"/>
    <w:rsid w:val="009136C8"/>
    <w:rsid w:val="00914487"/>
    <w:rsid w:val="00921D83"/>
    <w:rsid w:val="00923806"/>
    <w:rsid w:val="00967070"/>
    <w:rsid w:val="00976BA3"/>
    <w:rsid w:val="0098183D"/>
    <w:rsid w:val="00983FF3"/>
    <w:rsid w:val="00994A70"/>
    <w:rsid w:val="009A1B72"/>
    <w:rsid w:val="009A3505"/>
    <w:rsid w:val="009A7F19"/>
    <w:rsid w:val="009B0F25"/>
    <w:rsid w:val="009B4AD3"/>
    <w:rsid w:val="009B68F1"/>
    <w:rsid w:val="009C15A3"/>
    <w:rsid w:val="009C3C61"/>
    <w:rsid w:val="009C6475"/>
    <w:rsid w:val="009D020C"/>
    <w:rsid w:val="009D4963"/>
    <w:rsid w:val="009D52C2"/>
    <w:rsid w:val="009D590F"/>
    <w:rsid w:val="009D5AA4"/>
    <w:rsid w:val="009E0971"/>
    <w:rsid w:val="009E7FF7"/>
    <w:rsid w:val="009F1EFA"/>
    <w:rsid w:val="009F2306"/>
    <w:rsid w:val="009F437F"/>
    <w:rsid w:val="009F49C0"/>
    <w:rsid w:val="00A014A8"/>
    <w:rsid w:val="00A01C8B"/>
    <w:rsid w:val="00A0405B"/>
    <w:rsid w:val="00A1254C"/>
    <w:rsid w:val="00A13C03"/>
    <w:rsid w:val="00A26305"/>
    <w:rsid w:val="00A36749"/>
    <w:rsid w:val="00A42C56"/>
    <w:rsid w:val="00A434E4"/>
    <w:rsid w:val="00A44DD3"/>
    <w:rsid w:val="00A44FE1"/>
    <w:rsid w:val="00A45E01"/>
    <w:rsid w:val="00A45F7C"/>
    <w:rsid w:val="00A50178"/>
    <w:rsid w:val="00A546E9"/>
    <w:rsid w:val="00A55CA7"/>
    <w:rsid w:val="00A70848"/>
    <w:rsid w:val="00A75881"/>
    <w:rsid w:val="00A803FA"/>
    <w:rsid w:val="00A83A2B"/>
    <w:rsid w:val="00A85EAE"/>
    <w:rsid w:val="00A94356"/>
    <w:rsid w:val="00A94822"/>
    <w:rsid w:val="00AA4325"/>
    <w:rsid w:val="00AC304B"/>
    <w:rsid w:val="00AC663B"/>
    <w:rsid w:val="00AD1804"/>
    <w:rsid w:val="00AD2F4C"/>
    <w:rsid w:val="00AE256F"/>
    <w:rsid w:val="00AE36AC"/>
    <w:rsid w:val="00AF5460"/>
    <w:rsid w:val="00B138CE"/>
    <w:rsid w:val="00B16C2F"/>
    <w:rsid w:val="00B22EA2"/>
    <w:rsid w:val="00B23805"/>
    <w:rsid w:val="00B2789C"/>
    <w:rsid w:val="00B32B5E"/>
    <w:rsid w:val="00B3626E"/>
    <w:rsid w:val="00B375CD"/>
    <w:rsid w:val="00B4047A"/>
    <w:rsid w:val="00B4251B"/>
    <w:rsid w:val="00B428FD"/>
    <w:rsid w:val="00B46209"/>
    <w:rsid w:val="00B5068F"/>
    <w:rsid w:val="00B5114E"/>
    <w:rsid w:val="00B5329B"/>
    <w:rsid w:val="00B532CA"/>
    <w:rsid w:val="00B54406"/>
    <w:rsid w:val="00B60812"/>
    <w:rsid w:val="00B61F91"/>
    <w:rsid w:val="00B75A08"/>
    <w:rsid w:val="00B81EF7"/>
    <w:rsid w:val="00B86932"/>
    <w:rsid w:val="00B9048E"/>
    <w:rsid w:val="00BA5580"/>
    <w:rsid w:val="00BA58F4"/>
    <w:rsid w:val="00BB22D0"/>
    <w:rsid w:val="00BB249D"/>
    <w:rsid w:val="00BB31D9"/>
    <w:rsid w:val="00BB5C38"/>
    <w:rsid w:val="00BC04DF"/>
    <w:rsid w:val="00BC29F4"/>
    <w:rsid w:val="00BC4363"/>
    <w:rsid w:val="00BD3C54"/>
    <w:rsid w:val="00BD63AB"/>
    <w:rsid w:val="00C00B09"/>
    <w:rsid w:val="00C10ADD"/>
    <w:rsid w:val="00C12C57"/>
    <w:rsid w:val="00C138C9"/>
    <w:rsid w:val="00C14677"/>
    <w:rsid w:val="00C33036"/>
    <w:rsid w:val="00C33EF0"/>
    <w:rsid w:val="00C35391"/>
    <w:rsid w:val="00C436E7"/>
    <w:rsid w:val="00C47BD1"/>
    <w:rsid w:val="00C520C1"/>
    <w:rsid w:val="00C53487"/>
    <w:rsid w:val="00C54655"/>
    <w:rsid w:val="00C635BB"/>
    <w:rsid w:val="00C706AA"/>
    <w:rsid w:val="00C7284A"/>
    <w:rsid w:val="00C7554E"/>
    <w:rsid w:val="00C77122"/>
    <w:rsid w:val="00C819E8"/>
    <w:rsid w:val="00C81E3B"/>
    <w:rsid w:val="00C82067"/>
    <w:rsid w:val="00C836BB"/>
    <w:rsid w:val="00C845F1"/>
    <w:rsid w:val="00C85530"/>
    <w:rsid w:val="00C8761A"/>
    <w:rsid w:val="00C944A2"/>
    <w:rsid w:val="00C94793"/>
    <w:rsid w:val="00C95029"/>
    <w:rsid w:val="00CA276A"/>
    <w:rsid w:val="00CA7AED"/>
    <w:rsid w:val="00CB30C2"/>
    <w:rsid w:val="00CB694A"/>
    <w:rsid w:val="00CC1F42"/>
    <w:rsid w:val="00CC3557"/>
    <w:rsid w:val="00CD0569"/>
    <w:rsid w:val="00CD17F0"/>
    <w:rsid w:val="00CD3ECC"/>
    <w:rsid w:val="00CD61A2"/>
    <w:rsid w:val="00CE2111"/>
    <w:rsid w:val="00CE40B2"/>
    <w:rsid w:val="00CF026D"/>
    <w:rsid w:val="00D003C1"/>
    <w:rsid w:val="00D026E2"/>
    <w:rsid w:val="00D03B3B"/>
    <w:rsid w:val="00D14295"/>
    <w:rsid w:val="00D156C4"/>
    <w:rsid w:val="00D31C1B"/>
    <w:rsid w:val="00D34292"/>
    <w:rsid w:val="00D34325"/>
    <w:rsid w:val="00D3450A"/>
    <w:rsid w:val="00D345FB"/>
    <w:rsid w:val="00D418FD"/>
    <w:rsid w:val="00D46891"/>
    <w:rsid w:val="00D47B38"/>
    <w:rsid w:val="00D514D3"/>
    <w:rsid w:val="00D56E44"/>
    <w:rsid w:val="00D60A2C"/>
    <w:rsid w:val="00D60FF6"/>
    <w:rsid w:val="00D627A1"/>
    <w:rsid w:val="00D63164"/>
    <w:rsid w:val="00D65EA9"/>
    <w:rsid w:val="00D665C5"/>
    <w:rsid w:val="00D70844"/>
    <w:rsid w:val="00D74239"/>
    <w:rsid w:val="00D75A3B"/>
    <w:rsid w:val="00D75DBA"/>
    <w:rsid w:val="00D82EA5"/>
    <w:rsid w:val="00D831CC"/>
    <w:rsid w:val="00D863E6"/>
    <w:rsid w:val="00DA6A3F"/>
    <w:rsid w:val="00DB3310"/>
    <w:rsid w:val="00DB440A"/>
    <w:rsid w:val="00DB4992"/>
    <w:rsid w:val="00DB530B"/>
    <w:rsid w:val="00DB5466"/>
    <w:rsid w:val="00DC6B76"/>
    <w:rsid w:val="00DD0B75"/>
    <w:rsid w:val="00DD249A"/>
    <w:rsid w:val="00DD38E7"/>
    <w:rsid w:val="00DD63DD"/>
    <w:rsid w:val="00DE0371"/>
    <w:rsid w:val="00DE34D8"/>
    <w:rsid w:val="00DF713F"/>
    <w:rsid w:val="00E013A2"/>
    <w:rsid w:val="00E11DD0"/>
    <w:rsid w:val="00E21109"/>
    <w:rsid w:val="00E251CB"/>
    <w:rsid w:val="00E25AFB"/>
    <w:rsid w:val="00E25F9D"/>
    <w:rsid w:val="00E300C9"/>
    <w:rsid w:val="00E3053B"/>
    <w:rsid w:val="00E30E76"/>
    <w:rsid w:val="00E37940"/>
    <w:rsid w:val="00E4245D"/>
    <w:rsid w:val="00E45BCB"/>
    <w:rsid w:val="00E52A4C"/>
    <w:rsid w:val="00E739CC"/>
    <w:rsid w:val="00E75420"/>
    <w:rsid w:val="00E93481"/>
    <w:rsid w:val="00E96ED7"/>
    <w:rsid w:val="00E97B5F"/>
    <w:rsid w:val="00EA521B"/>
    <w:rsid w:val="00EA5A26"/>
    <w:rsid w:val="00EB54A9"/>
    <w:rsid w:val="00EE0147"/>
    <w:rsid w:val="00EE247A"/>
    <w:rsid w:val="00EE270D"/>
    <w:rsid w:val="00EF2C8A"/>
    <w:rsid w:val="00EF641D"/>
    <w:rsid w:val="00F02020"/>
    <w:rsid w:val="00F040B8"/>
    <w:rsid w:val="00F04E6B"/>
    <w:rsid w:val="00F16334"/>
    <w:rsid w:val="00F32019"/>
    <w:rsid w:val="00F4050E"/>
    <w:rsid w:val="00F42DF6"/>
    <w:rsid w:val="00F42EB0"/>
    <w:rsid w:val="00F50687"/>
    <w:rsid w:val="00F610A9"/>
    <w:rsid w:val="00F65264"/>
    <w:rsid w:val="00F67E3D"/>
    <w:rsid w:val="00F721F6"/>
    <w:rsid w:val="00F80BF9"/>
    <w:rsid w:val="00F80CCB"/>
    <w:rsid w:val="00F909B3"/>
    <w:rsid w:val="00F97121"/>
    <w:rsid w:val="00FA21A0"/>
    <w:rsid w:val="00FB04AD"/>
    <w:rsid w:val="00FB42E8"/>
    <w:rsid w:val="00FC142C"/>
    <w:rsid w:val="00FC1BAC"/>
    <w:rsid w:val="00FC6FD5"/>
    <w:rsid w:val="00FD2A95"/>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25068163">
      <w:bodyDiv w:val="1"/>
      <w:marLeft w:val="0"/>
      <w:marRight w:val="0"/>
      <w:marTop w:val="0"/>
      <w:marBottom w:val="0"/>
      <w:divBdr>
        <w:top w:val="none" w:sz="0" w:space="0" w:color="auto"/>
        <w:left w:val="none" w:sz="0" w:space="0" w:color="auto"/>
        <w:bottom w:val="none" w:sz="0" w:space="0" w:color="auto"/>
        <w:right w:val="none" w:sz="0" w:space="0" w:color="auto"/>
      </w:divBdr>
    </w:div>
    <w:div w:id="237058068">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361906241">
      <w:bodyDiv w:val="1"/>
      <w:marLeft w:val="0"/>
      <w:marRight w:val="0"/>
      <w:marTop w:val="0"/>
      <w:marBottom w:val="0"/>
      <w:divBdr>
        <w:top w:val="none" w:sz="0" w:space="0" w:color="auto"/>
        <w:left w:val="none" w:sz="0" w:space="0" w:color="auto"/>
        <w:bottom w:val="none" w:sz="0" w:space="0" w:color="auto"/>
        <w:right w:val="none" w:sz="0" w:space="0" w:color="auto"/>
      </w:divBdr>
    </w:div>
    <w:div w:id="380791598">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59613326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48216973">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17242737">
      <w:bodyDiv w:val="1"/>
      <w:marLeft w:val="0"/>
      <w:marRight w:val="0"/>
      <w:marTop w:val="0"/>
      <w:marBottom w:val="0"/>
      <w:divBdr>
        <w:top w:val="none" w:sz="0" w:space="0" w:color="auto"/>
        <w:left w:val="none" w:sz="0" w:space="0" w:color="auto"/>
        <w:bottom w:val="none" w:sz="0" w:space="0" w:color="auto"/>
        <w:right w:val="none" w:sz="0" w:space="0" w:color="auto"/>
      </w:divBdr>
    </w:div>
    <w:div w:id="742146978">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04663810">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99098317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079015184">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290238997">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38043587">
      <w:bodyDiv w:val="1"/>
      <w:marLeft w:val="0"/>
      <w:marRight w:val="0"/>
      <w:marTop w:val="0"/>
      <w:marBottom w:val="0"/>
      <w:divBdr>
        <w:top w:val="none" w:sz="0" w:space="0" w:color="auto"/>
        <w:left w:val="none" w:sz="0" w:space="0" w:color="auto"/>
        <w:bottom w:val="none" w:sz="0" w:space="0" w:color="auto"/>
        <w:right w:val="none" w:sz="0" w:space="0" w:color="auto"/>
      </w:divBdr>
    </w:div>
    <w:div w:id="2067143881">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 Id="rId30"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58D893287E0C432ABD4D881777F996D5"/>
        <w:category>
          <w:name w:val="Allgemein"/>
          <w:gallery w:val="placeholder"/>
        </w:category>
        <w:types>
          <w:type w:val="bbPlcHdr"/>
        </w:types>
        <w:behaviors>
          <w:behavior w:val="content"/>
        </w:behaviors>
        <w:guid w:val="{C1BFB7CD-02CA-4EDC-9270-E4A207B92B3C}"/>
      </w:docPartPr>
      <w:docPartBody>
        <w:p w:rsidR="00391058" w:rsidRDefault="00391058" w:rsidP="00391058">
          <w:pPr>
            <w:pStyle w:val="58D893287E0C432ABD4D881777F996D5"/>
          </w:pPr>
          <w:r w:rsidRPr="00A30CCC">
            <w:rPr>
              <w:rStyle w:val="Platzhaltertext"/>
            </w:rPr>
            <w:t>Klicken oder tippen Sie hier, um Text einzugeben.</w:t>
          </w:r>
        </w:p>
      </w:docPartBody>
    </w:docPart>
    <w:docPart>
      <w:docPartPr>
        <w:name w:val="B5A6A2B72FC7450D8A2A41C724A42662"/>
        <w:category>
          <w:name w:val="Allgemein"/>
          <w:gallery w:val="placeholder"/>
        </w:category>
        <w:types>
          <w:type w:val="bbPlcHdr"/>
        </w:types>
        <w:behaviors>
          <w:behavior w:val="content"/>
        </w:behaviors>
        <w:guid w:val="{00754404-B1C8-4B69-BD9F-74A8E73F43AE}"/>
      </w:docPartPr>
      <w:docPartBody>
        <w:p w:rsidR="00391058" w:rsidRDefault="00391058" w:rsidP="00391058">
          <w:pPr>
            <w:pStyle w:val="B5A6A2B72FC7450D8A2A41C724A42662"/>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CFA05-34F4-42E5-B414-B88D2B8B4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35628</Words>
  <Characters>224458</Characters>
  <Application>Microsoft Office Word</Application>
  <DocSecurity>0</DocSecurity>
  <Lines>1870</Lines>
  <Paragraphs>5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65</cp:revision>
  <cp:lastPrinted>2018-08-26T19:02:00Z</cp:lastPrinted>
  <dcterms:created xsi:type="dcterms:W3CDTF">2018-08-18T12:18:00Z</dcterms:created>
  <dcterms:modified xsi:type="dcterms:W3CDTF">2018-08-26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